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1" w:history="1">
        <w:r w:rsidRPr="001644D2">
          <w:rPr>
            <w:rStyle w:val="Hyperlink"/>
            <w:noProof/>
          </w:rPr>
          <w:t>Executive summary</w:t>
        </w:r>
        <w:r>
          <w:rPr>
            <w:noProof/>
            <w:webHidden/>
          </w:rPr>
          <w:tab/>
        </w:r>
        <w:r>
          <w:rPr>
            <w:noProof/>
            <w:webHidden/>
          </w:rPr>
          <w:fldChar w:fldCharType="begin"/>
        </w:r>
        <w:r>
          <w:rPr>
            <w:noProof/>
            <w:webHidden/>
          </w:rPr>
          <w:instrText xml:space="preserve"> PAGEREF _Toc493074521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2" w:history="1">
        <w:r w:rsidRPr="001644D2">
          <w:rPr>
            <w:rStyle w:val="Hyperlink"/>
            <w:noProof/>
          </w:rPr>
          <w:t>Introduction to wetlands</w:t>
        </w:r>
        <w:r>
          <w:rPr>
            <w:noProof/>
            <w:webHidden/>
          </w:rPr>
          <w:tab/>
        </w:r>
        <w:r>
          <w:rPr>
            <w:noProof/>
            <w:webHidden/>
          </w:rPr>
          <w:fldChar w:fldCharType="begin"/>
        </w:r>
        <w:r>
          <w:rPr>
            <w:noProof/>
            <w:webHidden/>
          </w:rPr>
          <w:instrText xml:space="preserve"> PAGEREF _Toc493074522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3" w:history="1">
        <w:r w:rsidRPr="001644D2">
          <w:rPr>
            <w:rStyle w:val="Hyperlink"/>
            <w:noProof/>
          </w:rPr>
          <w:t>The Importance of Wetlands</w:t>
        </w:r>
        <w:r>
          <w:rPr>
            <w:noProof/>
            <w:webHidden/>
          </w:rPr>
          <w:tab/>
        </w:r>
        <w:r>
          <w:rPr>
            <w:noProof/>
            <w:webHidden/>
          </w:rPr>
          <w:fldChar w:fldCharType="begin"/>
        </w:r>
        <w:r>
          <w:rPr>
            <w:noProof/>
            <w:webHidden/>
          </w:rPr>
          <w:instrText xml:space="preserve"> PAGEREF _Toc493074523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4" w:history="1">
        <w:r w:rsidRPr="001644D2">
          <w:rPr>
            <w:rStyle w:val="Hyperlink"/>
            <w:noProof/>
          </w:rPr>
          <w:t>Wetlands in Alberta</w:t>
        </w:r>
        <w:r>
          <w:rPr>
            <w:noProof/>
            <w:webHidden/>
          </w:rPr>
          <w:tab/>
        </w:r>
        <w:r>
          <w:rPr>
            <w:noProof/>
            <w:webHidden/>
          </w:rPr>
          <w:fldChar w:fldCharType="begin"/>
        </w:r>
        <w:r>
          <w:rPr>
            <w:noProof/>
            <w:webHidden/>
          </w:rPr>
          <w:instrText xml:space="preserve"> PAGEREF _Toc493074524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5" w:history="1">
        <w:r w:rsidRPr="001644D2">
          <w:rPr>
            <w:rStyle w:val="Hyperlink"/>
            <w:noProof/>
          </w:rPr>
          <w:t>Wetland Classification</w:t>
        </w:r>
        <w:r>
          <w:rPr>
            <w:noProof/>
            <w:webHidden/>
          </w:rPr>
          <w:tab/>
        </w:r>
        <w:r>
          <w:rPr>
            <w:noProof/>
            <w:webHidden/>
          </w:rPr>
          <w:fldChar w:fldCharType="begin"/>
        </w:r>
        <w:r>
          <w:rPr>
            <w:noProof/>
            <w:webHidden/>
          </w:rPr>
          <w:instrText xml:space="preserve"> PAGEREF _Toc493074525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6" w:history="1">
        <w:r w:rsidRPr="001644D2">
          <w:rPr>
            <w:rStyle w:val="Hyperlink"/>
            <w:noProof/>
          </w:rPr>
          <w:t>Existing wetland Classifications and Inventories in Alberta</w:t>
        </w:r>
        <w:r>
          <w:rPr>
            <w:noProof/>
            <w:webHidden/>
          </w:rPr>
          <w:tab/>
        </w:r>
        <w:r>
          <w:rPr>
            <w:noProof/>
            <w:webHidden/>
          </w:rPr>
          <w:fldChar w:fldCharType="begin"/>
        </w:r>
        <w:r>
          <w:rPr>
            <w:noProof/>
            <w:webHidden/>
          </w:rPr>
          <w:instrText xml:space="preserve"> PAGEREF _Toc493074526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7" w:history="1">
        <w:r w:rsidRPr="001644D2">
          <w:rPr>
            <w:rStyle w:val="Hyperlink"/>
            <w:noProof/>
          </w:rPr>
          <w:t>The Canadian Wetland Classification System</w:t>
        </w:r>
        <w:r>
          <w:rPr>
            <w:noProof/>
            <w:webHidden/>
          </w:rPr>
          <w:tab/>
        </w:r>
        <w:r>
          <w:rPr>
            <w:noProof/>
            <w:webHidden/>
          </w:rPr>
          <w:fldChar w:fldCharType="begin"/>
        </w:r>
        <w:r>
          <w:rPr>
            <w:noProof/>
            <w:webHidden/>
          </w:rPr>
          <w:instrText xml:space="preserve"> PAGEREF _Toc493074527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8" w:history="1">
        <w:r w:rsidRPr="001644D2">
          <w:rPr>
            <w:rStyle w:val="Hyperlink"/>
            <w:noProof/>
          </w:rPr>
          <w:t>The Alberta Wetland Classification System</w:t>
        </w:r>
        <w:r>
          <w:rPr>
            <w:noProof/>
            <w:webHidden/>
          </w:rPr>
          <w:tab/>
        </w:r>
        <w:r>
          <w:rPr>
            <w:noProof/>
            <w:webHidden/>
          </w:rPr>
          <w:fldChar w:fldCharType="begin"/>
        </w:r>
        <w:r>
          <w:rPr>
            <w:noProof/>
            <w:webHidden/>
          </w:rPr>
          <w:instrText xml:space="preserve"> PAGEREF _Toc493074528 \h </w:instrText>
        </w:r>
        <w:r>
          <w:rPr>
            <w:noProof/>
            <w:webHidden/>
          </w:rPr>
        </w:r>
        <w:r>
          <w:rPr>
            <w:noProof/>
            <w:webHidden/>
          </w:rPr>
          <w:fldChar w:fldCharType="separate"/>
        </w:r>
        <w:r>
          <w:rPr>
            <w:noProof/>
            <w:webHidden/>
          </w:rPr>
          <w:t>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9" w:history="1">
        <w:r w:rsidRPr="001644D2">
          <w:rPr>
            <w:rStyle w:val="Hyperlink"/>
            <w:noProof/>
          </w:rPr>
          <w:t>Key Wetland Characteristics</w:t>
        </w:r>
        <w:r>
          <w:rPr>
            <w:noProof/>
            <w:webHidden/>
          </w:rPr>
          <w:tab/>
        </w:r>
        <w:r>
          <w:rPr>
            <w:noProof/>
            <w:webHidden/>
          </w:rPr>
          <w:fldChar w:fldCharType="begin"/>
        </w:r>
        <w:r>
          <w:rPr>
            <w:noProof/>
            <w:webHidden/>
          </w:rPr>
          <w:instrText xml:space="preserve"> PAGEREF _Toc493074529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0" w:history="1">
        <w:r w:rsidRPr="001644D2">
          <w:rPr>
            <w:rStyle w:val="Hyperlink"/>
            <w:noProof/>
          </w:rPr>
          <w:t>Peat Accumulation</w:t>
        </w:r>
        <w:r>
          <w:rPr>
            <w:noProof/>
            <w:webHidden/>
          </w:rPr>
          <w:tab/>
        </w:r>
        <w:r>
          <w:rPr>
            <w:noProof/>
            <w:webHidden/>
          </w:rPr>
          <w:fldChar w:fldCharType="begin"/>
        </w:r>
        <w:r>
          <w:rPr>
            <w:noProof/>
            <w:webHidden/>
          </w:rPr>
          <w:instrText xml:space="preserve"> PAGEREF _Toc493074530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1" w:history="1">
        <w:r w:rsidRPr="001644D2">
          <w:rPr>
            <w:rStyle w:val="Hyperlink"/>
            <w:noProof/>
          </w:rPr>
          <w:t>Water Regime</w:t>
        </w:r>
        <w:r>
          <w:rPr>
            <w:noProof/>
            <w:webHidden/>
          </w:rPr>
          <w:tab/>
        </w:r>
        <w:r>
          <w:rPr>
            <w:noProof/>
            <w:webHidden/>
          </w:rPr>
          <w:fldChar w:fldCharType="begin"/>
        </w:r>
        <w:r>
          <w:rPr>
            <w:noProof/>
            <w:webHidden/>
          </w:rPr>
          <w:instrText xml:space="preserve"> PAGEREF _Toc493074531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2" w:history="1">
        <w:r w:rsidRPr="001644D2">
          <w:rPr>
            <w:rStyle w:val="Hyperlink"/>
            <w:noProof/>
          </w:rPr>
          <w:t>Wetland Chemistry</w:t>
        </w:r>
        <w:r>
          <w:rPr>
            <w:noProof/>
            <w:webHidden/>
          </w:rPr>
          <w:tab/>
        </w:r>
        <w:r>
          <w:rPr>
            <w:noProof/>
            <w:webHidden/>
          </w:rPr>
          <w:fldChar w:fldCharType="begin"/>
        </w:r>
        <w:r>
          <w:rPr>
            <w:noProof/>
            <w:webHidden/>
          </w:rPr>
          <w:instrText xml:space="preserve"> PAGEREF _Toc493074532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3" w:history="1">
        <w:r w:rsidRPr="001644D2">
          <w:rPr>
            <w:rStyle w:val="Hyperlink"/>
            <w:noProof/>
          </w:rPr>
          <w:t>Soil Characteristics</w:t>
        </w:r>
        <w:r>
          <w:rPr>
            <w:noProof/>
            <w:webHidden/>
          </w:rPr>
          <w:tab/>
        </w:r>
        <w:r>
          <w:rPr>
            <w:noProof/>
            <w:webHidden/>
          </w:rPr>
          <w:fldChar w:fldCharType="begin"/>
        </w:r>
        <w:r>
          <w:rPr>
            <w:noProof/>
            <w:webHidden/>
          </w:rPr>
          <w:instrText xml:space="preserve"> PAGEREF _Toc493074533 \h </w:instrText>
        </w:r>
        <w:r>
          <w:rPr>
            <w:noProof/>
            <w:webHidden/>
          </w:rPr>
        </w:r>
        <w:r>
          <w:rPr>
            <w:noProof/>
            <w:webHidden/>
          </w:rPr>
          <w:fldChar w:fldCharType="separate"/>
        </w:r>
        <w:r>
          <w:rPr>
            <w:noProof/>
            <w:webHidden/>
          </w:rPr>
          <w:t>1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4" w:history="1">
        <w:r w:rsidRPr="001644D2">
          <w:rPr>
            <w:rStyle w:val="Hyperlink"/>
            <w:noProof/>
          </w:rPr>
          <w:t>Wetland Vegetation</w:t>
        </w:r>
        <w:r>
          <w:rPr>
            <w:noProof/>
            <w:webHidden/>
          </w:rPr>
          <w:tab/>
        </w:r>
        <w:r>
          <w:rPr>
            <w:noProof/>
            <w:webHidden/>
          </w:rPr>
          <w:fldChar w:fldCharType="begin"/>
        </w:r>
        <w:r>
          <w:rPr>
            <w:noProof/>
            <w:webHidden/>
          </w:rPr>
          <w:instrText xml:space="preserve"> PAGEREF _Toc493074534 \h </w:instrText>
        </w:r>
        <w:r>
          <w:rPr>
            <w:noProof/>
            <w:webHidden/>
          </w:rPr>
        </w:r>
        <w:r>
          <w:rPr>
            <w:noProof/>
            <w:webHidden/>
          </w:rPr>
          <w:fldChar w:fldCharType="separate"/>
        </w:r>
        <w:r>
          <w:rPr>
            <w:noProof/>
            <w:webHidden/>
          </w:rPr>
          <w:t>12</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5" w:history="1">
        <w:r w:rsidRPr="001644D2">
          <w:rPr>
            <w:rStyle w:val="Hyperlink"/>
            <w:noProof/>
          </w:rPr>
          <w:t>Classifying Wetlands by AWCS</w:t>
        </w:r>
        <w:r>
          <w:rPr>
            <w:noProof/>
            <w:webHidden/>
          </w:rPr>
          <w:tab/>
        </w:r>
        <w:r>
          <w:rPr>
            <w:noProof/>
            <w:webHidden/>
          </w:rPr>
          <w:fldChar w:fldCharType="begin"/>
        </w:r>
        <w:r>
          <w:rPr>
            <w:noProof/>
            <w:webHidden/>
          </w:rPr>
          <w:instrText xml:space="preserve"> PAGEREF _Toc493074535 \h </w:instrText>
        </w:r>
        <w:r>
          <w:rPr>
            <w:noProof/>
            <w:webHidden/>
          </w:rPr>
        </w:r>
        <w:r>
          <w:rPr>
            <w:noProof/>
            <w:webHidden/>
          </w:rPr>
          <w:fldChar w:fldCharType="separate"/>
        </w:r>
        <w:r>
          <w:rPr>
            <w:noProof/>
            <w:webHidden/>
          </w:rPr>
          <w:t>1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6" w:history="1">
        <w:r w:rsidRPr="001644D2">
          <w:rPr>
            <w:rStyle w:val="Hyperlink"/>
            <w:noProof/>
          </w:rPr>
          <w:t>Wetland Class Summary</w:t>
        </w:r>
        <w:r>
          <w:rPr>
            <w:noProof/>
            <w:webHidden/>
          </w:rPr>
          <w:tab/>
        </w:r>
        <w:r>
          <w:rPr>
            <w:noProof/>
            <w:webHidden/>
          </w:rPr>
          <w:fldChar w:fldCharType="begin"/>
        </w:r>
        <w:r>
          <w:rPr>
            <w:noProof/>
            <w:webHidden/>
          </w:rPr>
          <w:instrText xml:space="preserve"> PAGEREF _Toc493074536 \h </w:instrText>
        </w:r>
        <w:r>
          <w:rPr>
            <w:noProof/>
            <w:webHidden/>
          </w:rPr>
        </w:r>
        <w:r>
          <w:rPr>
            <w:noProof/>
            <w:webHidden/>
          </w:rPr>
          <w:fldChar w:fldCharType="separate"/>
        </w:r>
        <w:r>
          <w:rPr>
            <w:noProof/>
            <w:webHidden/>
          </w:rPr>
          <w:t>15</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37" w:history="1">
        <w:r w:rsidRPr="001644D2">
          <w:rPr>
            <w:rStyle w:val="Hyperlink"/>
            <w:noProof/>
          </w:rPr>
          <w:t>Alberta Wetland Mapping Specification</w:t>
        </w:r>
        <w:r>
          <w:rPr>
            <w:noProof/>
            <w:webHidden/>
          </w:rPr>
          <w:tab/>
        </w:r>
        <w:r>
          <w:rPr>
            <w:noProof/>
            <w:webHidden/>
          </w:rPr>
          <w:fldChar w:fldCharType="begin"/>
        </w:r>
        <w:r>
          <w:rPr>
            <w:noProof/>
            <w:webHidden/>
          </w:rPr>
          <w:instrText xml:space="preserve"> PAGEREF _Toc493074537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8" w:history="1">
        <w:r w:rsidRPr="001644D2">
          <w:rPr>
            <w:rStyle w:val="Hyperlink"/>
            <w:noProof/>
          </w:rPr>
          <w:t>Prairie/Parkland biomes</w:t>
        </w:r>
        <w:r>
          <w:rPr>
            <w:noProof/>
            <w:webHidden/>
          </w:rPr>
          <w:tab/>
        </w:r>
        <w:r>
          <w:rPr>
            <w:noProof/>
            <w:webHidden/>
          </w:rPr>
          <w:fldChar w:fldCharType="begin"/>
        </w:r>
        <w:r>
          <w:rPr>
            <w:noProof/>
            <w:webHidden/>
          </w:rPr>
          <w:instrText xml:space="preserve"> PAGEREF _Toc493074538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9" w:history="1">
        <w:r w:rsidRPr="001644D2">
          <w:rPr>
            <w:rStyle w:val="Hyperlink"/>
            <w:noProof/>
          </w:rPr>
          <w:t>Boreal/Foothills biomes</w:t>
        </w:r>
        <w:r>
          <w:rPr>
            <w:noProof/>
            <w:webHidden/>
          </w:rPr>
          <w:tab/>
        </w:r>
        <w:r>
          <w:rPr>
            <w:noProof/>
            <w:webHidden/>
          </w:rPr>
          <w:fldChar w:fldCharType="begin"/>
        </w:r>
        <w:r>
          <w:rPr>
            <w:noProof/>
            <w:webHidden/>
          </w:rPr>
          <w:instrText xml:space="preserve"> PAGEREF _Toc493074539 \h </w:instrText>
        </w:r>
        <w:r>
          <w:rPr>
            <w:noProof/>
            <w:webHidden/>
          </w:rPr>
        </w:r>
        <w:r>
          <w:rPr>
            <w:noProof/>
            <w:webHidden/>
          </w:rPr>
          <w:fldChar w:fldCharType="separate"/>
        </w:r>
        <w:r>
          <w:rPr>
            <w:noProof/>
            <w:webHidden/>
          </w:rPr>
          <w:t>1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40" w:history="1">
        <w:r w:rsidRPr="001644D2">
          <w:rPr>
            <w:rStyle w:val="Hyperlink"/>
            <w:noProof/>
          </w:rPr>
          <w:t>Wetland Classification: A Data Review</w:t>
        </w:r>
        <w:r>
          <w:rPr>
            <w:noProof/>
            <w:webHidden/>
          </w:rPr>
          <w:tab/>
        </w:r>
        <w:r>
          <w:rPr>
            <w:noProof/>
            <w:webHidden/>
          </w:rPr>
          <w:fldChar w:fldCharType="begin"/>
        </w:r>
        <w:r>
          <w:rPr>
            <w:noProof/>
            <w:webHidden/>
          </w:rPr>
          <w:instrText xml:space="preserve"> PAGEREF _Toc493074540 \h </w:instrText>
        </w:r>
        <w:r>
          <w:rPr>
            <w:noProof/>
            <w:webHidden/>
          </w:rPr>
        </w:r>
        <w:r>
          <w:rPr>
            <w:noProof/>
            <w:webHidden/>
          </w:rPr>
          <w:fldChar w:fldCharType="separate"/>
        </w:r>
        <w:r>
          <w:rPr>
            <w:noProof/>
            <w:webHidden/>
          </w:rPr>
          <w:t>1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1" w:history="1">
        <w:r w:rsidRPr="001644D2">
          <w:rPr>
            <w:rStyle w:val="Hyperlink"/>
            <w:noProof/>
          </w:rPr>
          <w:t>Field Acquisitions</w:t>
        </w:r>
        <w:r>
          <w:rPr>
            <w:noProof/>
            <w:webHidden/>
          </w:rPr>
          <w:tab/>
        </w:r>
        <w:r>
          <w:rPr>
            <w:noProof/>
            <w:webHidden/>
          </w:rPr>
          <w:fldChar w:fldCharType="begin"/>
        </w:r>
        <w:r>
          <w:rPr>
            <w:noProof/>
            <w:webHidden/>
          </w:rPr>
          <w:instrText xml:space="preserve"> PAGEREF _Toc493074541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2" w:history="1">
        <w:r w:rsidRPr="001644D2">
          <w:rPr>
            <w:rStyle w:val="Hyperlink"/>
            <w:noProof/>
          </w:rPr>
          <w:t>Optical Imagery</w:t>
        </w:r>
        <w:r>
          <w:rPr>
            <w:noProof/>
            <w:webHidden/>
          </w:rPr>
          <w:tab/>
        </w:r>
        <w:r>
          <w:rPr>
            <w:noProof/>
            <w:webHidden/>
          </w:rPr>
          <w:fldChar w:fldCharType="begin"/>
        </w:r>
        <w:r>
          <w:rPr>
            <w:noProof/>
            <w:webHidden/>
          </w:rPr>
          <w:instrText xml:space="preserve"> PAGEREF _Toc493074542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3" w:history="1">
        <w:r w:rsidRPr="001644D2">
          <w:rPr>
            <w:rStyle w:val="Hyperlink"/>
            <w:noProof/>
          </w:rPr>
          <w:t>Aerial</w:t>
        </w:r>
        <w:r>
          <w:rPr>
            <w:noProof/>
            <w:webHidden/>
          </w:rPr>
          <w:tab/>
        </w:r>
        <w:r>
          <w:rPr>
            <w:noProof/>
            <w:webHidden/>
          </w:rPr>
          <w:fldChar w:fldCharType="begin"/>
        </w:r>
        <w:r>
          <w:rPr>
            <w:noProof/>
            <w:webHidden/>
          </w:rPr>
          <w:instrText xml:space="preserve"> PAGEREF _Toc493074543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4" w:history="1">
        <w:r w:rsidRPr="001644D2">
          <w:rPr>
            <w:rStyle w:val="Hyperlink"/>
            <w:noProof/>
          </w:rPr>
          <w:t>Satellite</w:t>
        </w:r>
        <w:r>
          <w:rPr>
            <w:noProof/>
            <w:webHidden/>
          </w:rPr>
          <w:tab/>
        </w:r>
        <w:r>
          <w:rPr>
            <w:noProof/>
            <w:webHidden/>
          </w:rPr>
          <w:fldChar w:fldCharType="begin"/>
        </w:r>
        <w:r>
          <w:rPr>
            <w:noProof/>
            <w:webHidden/>
          </w:rPr>
          <w:instrText xml:space="preserve"> PAGEREF _Toc493074544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5" w:history="1">
        <w:r w:rsidRPr="001644D2">
          <w:rPr>
            <w:rStyle w:val="Hyperlink"/>
            <w:noProof/>
          </w:rPr>
          <w:t>Hyperspectral sensors</w:t>
        </w:r>
        <w:r>
          <w:rPr>
            <w:noProof/>
            <w:webHidden/>
          </w:rPr>
          <w:tab/>
        </w:r>
        <w:r>
          <w:rPr>
            <w:noProof/>
            <w:webHidden/>
          </w:rPr>
          <w:fldChar w:fldCharType="begin"/>
        </w:r>
        <w:r>
          <w:rPr>
            <w:noProof/>
            <w:webHidden/>
          </w:rPr>
          <w:instrText xml:space="preserve"> PAGEREF _Toc493074545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6" w:history="1">
        <w:r w:rsidRPr="001644D2">
          <w:rPr>
            <w:rStyle w:val="Hyperlink"/>
            <w:noProof/>
          </w:rPr>
          <w:t>LiDAR</w:t>
        </w:r>
        <w:r>
          <w:rPr>
            <w:noProof/>
            <w:webHidden/>
          </w:rPr>
          <w:tab/>
        </w:r>
        <w:r>
          <w:rPr>
            <w:noProof/>
            <w:webHidden/>
          </w:rPr>
          <w:fldChar w:fldCharType="begin"/>
        </w:r>
        <w:r>
          <w:rPr>
            <w:noProof/>
            <w:webHidden/>
          </w:rPr>
          <w:instrText xml:space="preserve"> PAGEREF _Toc493074546 \h </w:instrText>
        </w:r>
        <w:r>
          <w:rPr>
            <w:noProof/>
            <w:webHidden/>
          </w:rPr>
        </w:r>
        <w:r>
          <w:rPr>
            <w:noProof/>
            <w:webHidden/>
          </w:rPr>
          <w:fldChar w:fldCharType="separate"/>
        </w:r>
        <w:r>
          <w:rPr>
            <w:noProof/>
            <w:webHidden/>
          </w:rPr>
          <w:t>2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7" w:history="1">
        <w:r w:rsidRPr="001644D2">
          <w:rPr>
            <w:rStyle w:val="Hyperlink"/>
            <w:noProof/>
          </w:rPr>
          <w:t>SAR</w:t>
        </w:r>
        <w:r>
          <w:rPr>
            <w:noProof/>
            <w:webHidden/>
          </w:rPr>
          <w:tab/>
        </w:r>
        <w:r>
          <w:rPr>
            <w:noProof/>
            <w:webHidden/>
          </w:rPr>
          <w:fldChar w:fldCharType="begin"/>
        </w:r>
        <w:r>
          <w:rPr>
            <w:noProof/>
            <w:webHidden/>
          </w:rPr>
          <w:instrText xml:space="preserve"> PAGEREF _Toc493074547 \h </w:instrText>
        </w:r>
        <w:r>
          <w:rPr>
            <w:noProof/>
            <w:webHidden/>
          </w:rPr>
        </w:r>
        <w:r>
          <w:rPr>
            <w:noProof/>
            <w:webHidden/>
          </w:rPr>
          <w:fldChar w:fldCharType="separate"/>
        </w:r>
        <w:r>
          <w:rPr>
            <w:noProof/>
            <w:webHidden/>
          </w:rPr>
          <w:t>22</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8" w:history="1">
        <w:r w:rsidRPr="001644D2">
          <w:rPr>
            <w:rStyle w:val="Hyperlink"/>
            <w:noProof/>
          </w:rPr>
          <w:t>Polarimetry</w:t>
        </w:r>
        <w:r>
          <w:rPr>
            <w:noProof/>
            <w:webHidden/>
          </w:rPr>
          <w:tab/>
        </w:r>
        <w:r>
          <w:rPr>
            <w:noProof/>
            <w:webHidden/>
          </w:rPr>
          <w:fldChar w:fldCharType="begin"/>
        </w:r>
        <w:r>
          <w:rPr>
            <w:noProof/>
            <w:webHidden/>
          </w:rPr>
          <w:instrText xml:space="preserve"> PAGEREF _Toc493074548 \h </w:instrText>
        </w:r>
        <w:r>
          <w:rPr>
            <w:noProof/>
            <w:webHidden/>
          </w:rPr>
        </w:r>
        <w:r>
          <w:rPr>
            <w:noProof/>
            <w:webHidden/>
          </w:rPr>
          <w:fldChar w:fldCharType="separate"/>
        </w:r>
        <w:r>
          <w:rPr>
            <w:noProof/>
            <w:webHidden/>
          </w:rPr>
          <w:t>23</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9" w:history="1">
        <w:r w:rsidRPr="001644D2">
          <w:rPr>
            <w:rStyle w:val="Hyperlink"/>
            <w:noProof/>
          </w:rPr>
          <w:t>Decompositions</w:t>
        </w:r>
        <w:r>
          <w:rPr>
            <w:noProof/>
            <w:webHidden/>
          </w:rPr>
          <w:tab/>
        </w:r>
        <w:r>
          <w:rPr>
            <w:noProof/>
            <w:webHidden/>
          </w:rPr>
          <w:fldChar w:fldCharType="begin"/>
        </w:r>
        <w:r>
          <w:rPr>
            <w:noProof/>
            <w:webHidden/>
          </w:rPr>
          <w:instrText xml:space="preserve"> PAGEREF _Toc493074549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0" w:history="1">
        <w:r w:rsidRPr="001644D2">
          <w:rPr>
            <w:rStyle w:val="Hyperlink"/>
            <w:noProof/>
          </w:rPr>
          <w:t>Interferometry</w:t>
        </w:r>
        <w:r>
          <w:rPr>
            <w:noProof/>
            <w:webHidden/>
          </w:rPr>
          <w:tab/>
        </w:r>
        <w:r>
          <w:rPr>
            <w:noProof/>
            <w:webHidden/>
          </w:rPr>
          <w:fldChar w:fldCharType="begin"/>
        </w:r>
        <w:r>
          <w:rPr>
            <w:noProof/>
            <w:webHidden/>
          </w:rPr>
          <w:instrText xml:space="preserve"> PAGEREF _Toc493074550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1" w:history="1">
        <w:r w:rsidRPr="001644D2">
          <w:rPr>
            <w:rStyle w:val="Hyperlink"/>
            <w:noProof/>
          </w:rPr>
          <w:t>Hyd</w:t>
        </w:r>
        <w:r w:rsidRPr="001644D2">
          <w:rPr>
            <w:rStyle w:val="Hyperlink"/>
            <w:noProof/>
          </w:rPr>
          <w:t>r</w:t>
        </w:r>
        <w:r w:rsidRPr="001644D2">
          <w:rPr>
            <w:rStyle w:val="Hyperlink"/>
            <w:noProof/>
          </w:rPr>
          <w:t>operiod</w:t>
        </w:r>
        <w:r>
          <w:rPr>
            <w:noProof/>
            <w:webHidden/>
          </w:rPr>
          <w:tab/>
        </w:r>
        <w:r>
          <w:rPr>
            <w:noProof/>
            <w:webHidden/>
          </w:rPr>
          <w:fldChar w:fldCharType="begin"/>
        </w:r>
        <w:r>
          <w:rPr>
            <w:noProof/>
            <w:webHidden/>
          </w:rPr>
          <w:instrText xml:space="preserve"> PAGEREF _Toc493074551 \h </w:instrText>
        </w:r>
        <w:r>
          <w:rPr>
            <w:noProof/>
            <w:webHidden/>
          </w:rPr>
        </w:r>
        <w:r>
          <w:rPr>
            <w:noProof/>
            <w:webHidden/>
          </w:rPr>
          <w:fldChar w:fldCharType="separate"/>
        </w:r>
        <w:r>
          <w:rPr>
            <w:noProof/>
            <w:webHidden/>
          </w:rPr>
          <w:t>26</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2" w:history="1">
        <w:r w:rsidRPr="001644D2">
          <w:rPr>
            <w:rStyle w:val="Hyperlink"/>
            <w:noProof/>
          </w:rPr>
          <w:t>Future Wetland Remote Sensing</w:t>
        </w:r>
        <w:r>
          <w:rPr>
            <w:noProof/>
            <w:webHidden/>
          </w:rPr>
          <w:tab/>
        </w:r>
        <w:r>
          <w:rPr>
            <w:noProof/>
            <w:webHidden/>
          </w:rPr>
          <w:fldChar w:fldCharType="begin"/>
        </w:r>
        <w:r>
          <w:rPr>
            <w:noProof/>
            <w:webHidden/>
          </w:rPr>
          <w:instrText xml:space="preserve"> PAGEREF _Toc493074552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3" w:history="1">
        <w:r w:rsidRPr="001644D2">
          <w:rPr>
            <w:rStyle w:val="Hyperlink"/>
            <w:noProof/>
          </w:rPr>
          <w:t>General advantages &amp; limitations of remote sensing</w:t>
        </w:r>
        <w:r>
          <w:rPr>
            <w:noProof/>
            <w:webHidden/>
          </w:rPr>
          <w:tab/>
        </w:r>
        <w:r>
          <w:rPr>
            <w:noProof/>
            <w:webHidden/>
          </w:rPr>
          <w:fldChar w:fldCharType="begin"/>
        </w:r>
        <w:r>
          <w:rPr>
            <w:noProof/>
            <w:webHidden/>
          </w:rPr>
          <w:instrText xml:space="preserve"> PAGEREF _Toc493074553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4" w:history="1">
        <w:r w:rsidRPr="001644D2">
          <w:rPr>
            <w:rStyle w:val="Hyperlink"/>
            <w:noProof/>
          </w:rPr>
          <w:t>Wetland Classification: A Methodological Review</w:t>
        </w:r>
        <w:r>
          <w:rPr>
            <w:noProof/>
            <w:webHidden/>
          </w:rPr>
          <w:tab/>
        </w:r>
        <w:r>
          <w:rPr>
            <w:noProof/>
            <w:webHidden/>
          </w:rPr>
          <w:fldChar w:fldCharType="begin"/>
        </w:r>
        <w:r>
          <w:rPr>
            <w:noProof/>
            <w:webHidden/>
          </w:rPr>
          <w:instrText xml:space="preserve"> PAGEREF _Toc493074554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5" w:history="1">
        <w:r w:rsidRPr="001644D2">
          <w:rPr>
            <w:rStyle w:val="Hyperlink"/>
            <w:noProof/>
          </w:rPr>
          <w:t>Techniques</w:t>
        </w:r>
        <w:r>
          <w:rPr>
            <w:noProof/>
            <w:webHidden/>
          </w:rPr>
          <w:tab/>
        </w:r>
        <w:r>
          <w:rPr>
            <w:noProof/>
            <w:webHidden/>
          </w:rPr>
          <w:fldChar w:fldCharType="begin"/>
        </w:r>
        <w:r>
          <w:rPr>
            <w:noProof/>
            <w:webHidden/>
          </w:rPr>
          <w:instrText xml:space="preserve"> PAGEREF _Toc493074555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6" w:history="1">
        <w:r w:rsidRPr="001644D2">
          <w:rPr>
            <w:rStyle w:val="Hyperlink"/>
            <w:noProof/>
          </w:rPr>
          <w:t>Problem Statement</w:t>
        </w:r>
        <w:r>
          <w:rPr>
            <w:noProof/>
            <w:webHidden/>
          </w:rPr>
          <w:tab/>
        </w:r>
        <w:r>
          <w:rPr>
            <w:noProof/>
            <w:webHidden/>
          </w:rPr>
          <w:fldChar w:fldCharType="begin"/>
        </w:r>
        <w:r>
          <w:rPr>
            <w:noProof/>
            <w:webHidden/>
          </w:rPr>
          <w:instrText xml:space="preserve"> PAGEREF _Toc493074556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7" w:history="1">
        <w:r w:rsidRPr="001644D2">
          <w:rPr>
            <w:rStyle w:val="Hyperlink"/>
            <w:noProof/>
          </w:rPr>
          <w:t>Framework</w:t>
        </w:r>
        <w:r>
          <w:rPr>
            <w:noProof/>
            <w:webHidden/>
          </w:rPr>
          <w:tab/>
        </w:r>
        <w:r>
          <w:rPr>
            <w:noProof/>
            <w:webHidden/>
          </w:rPr>
          <w:fldChar w:fldCharType="begin"/>
        </w:r>
        <w:r>
          <w:rPr>
            <w:noProof/>
            <w:webHidden/>
          </w:rPr>
          <w:instrText xml:space="preserve"> PAGEREF _Toc493074557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8" w:history="1">
        <w:r w:rsidRPr="001644D2">
          <w:rPr>
            <w:rStyle w:val="Hyperlink"/>
            <w:noProof/>
          </w:rPr>
          <w:t>Candidate data</w:t>
        </w:r>
        <w:r>
          <w:rPr>
            <w:noProof/>
            <w:webHidden/>
          </w:rPr>
          <w:tab/>
        </w:r>
        <w:r>
          <w:rPr>
            <w:noProof/>
            <w:webHidden/>
          </w:rPr>
          <w:fldChar w:fldCharType="begin"/>
        </w:r>
        <w:r>
          <w:rPr>
            <w:noProof/>
            <w:webHidden/>
          </w:rPr>
          <w:instrText xml:space="preserve"> PAGEREF _Toc493074558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9" w:history="1">
        <w:r w:rsidRPr="001644D2">
          <w:rPr>
            <w:rStyle w:val="Hyperlink"/>
            <w:noProof/>
          </w:rPr>
          <w:t>Candidate methodologies</w:t>
        </w:r>
        <w:r>
          <w:rPr>
            <w:noProof/>
            <w:webHidden/>
          </w:rPr>
          <w:tab/>
        </w:r>
        <w:r>
          <w:rPr>
            <w:noProof/>
            <w:webHidden/>
          </w:rPr>
          <w:fldChar w:fldCharType="begin"/>
        </w:r>
        <w:r>
          <w:rPr>
            <w:noProof/>
            <w:webHidden/>
          </w:rPr>
          <w:instrText xml:space="preserve"> PAGEREF _Toc493074559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0" w:history="1">
        <w:r w:rsidRPr="001644D2">
          <w:rPr>
            <w:rStyle w:val="Hyperlink"/>
            <w:noProof/>
          </w:rPr>
          <w:t>Concluding Remarks</w:t>
        </w:r>
        <w:r>
          <w:rPr>
            <w:noProof/>
            <w:webHidden/>
          </w:rPr>
          <w:tab/>
        </w:r>
        <w:r>
          <w:rPr>
            <w:noProof/>
            <w:webHidden/>
          </w:rPr>
          <w:fldChar w:fldCharType="begin"/>
        </w:r>
        <w:r>
          <w:rPr>
            <w:noProof/>
            <w:webHidden/>
          </w:rPr>
          <w:instrText xml:space="preserve"> PAGEREF _Toc493074560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1" w:history="1">
        <w:r w:rsidRPr="001644D2">
          <w:rPr>
            <w:rStyle w:val="Hyperlink"/>
            <w:noProof/>
          </w:rPr>
          <w:t>References</w:t>
        </w:r>
        <w:r>
          <w:rPr>
            <w:noProof/>
            <w:webHidden/>
          </w:rPr>
          <w:tab/>
        </w:r>
        <w:r>
          <w:rPr>
            <w:noProof/>
            <w:webHidden/>
          </w:rPr>
          <w:fldChar w:fldCharType="begin"/>
        </w:r>
        <w:r>
          <w:rPr>
            <w:noProof/>
            <w:webHidden/>
          </w:rPr>
          <w:instrText xml:space="preserve"> PAGEREF _Toc493074561 \h </w:instrText>
        </w:r>
        <w:r>
          <w:rPr>
            <w:noProof/>
            <w:webHidden/>
          </w:rPr>
        </w:r>
        <w:r>
          <w:rPr>
            <w:noProof/>
            <w:webHidden/>
          </w:rPr>
          <w:fldChar w:fldCharType="separate"/>
        </w:r>
        <w:r>
          <w:rPr>
            <w:noProof/>
            <w:webHidden/>
          </w:rPr>
          <w:t>30</w:t>
        </w:r>
        <w:r>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15" w:tooltip="National Wetlands Working Group, 1997 #386" w:history="1">
        <w:r w:rsidR="00772F3F">
          <w:fldChar w:fldCharType="begin"/>
        </w:r>
        <w:r w:rsidR="00772F3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772F3F">
          <w:fldChar w:fldCharType="separate"/>
        </w:r>
        <w:r w:rsidR="00772F3F">
          <w:rPr>
            <w:noProof/>
          </w:rPr>
          <w:t>National Wetlands Working Group (1997)</w:t>
        </w:r>
        <w:r w:rsidR="00772F3F">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39" w:tooltip="Erwin, 2008 #486" w:history="1">
        <w:r w:rsidR="00772F3F">
          <w:rPr>
            <w:noProof/>
          </w:rPr>
          <w:t>Erwin 2008</w:t>
        </w:r>
      </w:hyperlink>
      <w:r w:rsidR="00E32ACD">
        <w:rPr>
          <w:noProof/>
        </w:rPr>
        <w:t xml:space="preserve">, </w:t>
      </w:r>
      <w:hyperlink w:anchor="_ENREF_34" w:tooltip="Crooks, 2011 #487" w:history="1">
        <w:r w:rsidR="00772F3F">
          <w:rPr>
            <w:noProof/>
          </w:rPr>
          <w:t>Crooks et al. 2011</w:t>
        </w:r>
      </w:hyperlink>
      <w:r w:rsidR="00E32ACD">
        <w:rPr>
          <w:noProof/>
        </w:rPr>
        <w:t xml:space="preserve">, </w:t>
      </w:r>
      <w:hyperlink w:anchor="_ENREF_125" w:tooltip="Ramsar, 2015 #488" w:history="1">
        <w:r w:rsidR="00772F3F">
          <w:rPr>
            <w:noProof/>
          </w:rPr>
          <w:t>Ramsar 2015</w:t>
        </w:r>
      </w:hyperlink>
      <w:r w:rsidR="00E32ACD">
        <w:rPr>
          <w:noProof/>
        </w:rPr>
        <w:t xml:space="preserve">, </w:t>
      </w:r>
      <w:hyperlink w:anchor="_ENREF_66" w:tooltip="Howard, 2017 #489" w:history="1">
        <w:r w:rsidR="00772F3F">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33" w:tooltip="Russi, 2013 #384" w:history="1">
        <w:r w:rsidR="00772F3F">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40" w:tooltip="Stewart, 1971 #387" w:history="1">
        <w:r w:rsidR="00772F3F">
          <w:rPr>
            <w:noProof/>
          </w:rPr>
          <w:t>Stewart et al. 1971</w:t>
        </w:r>
      </w:hyperlink>
      <w:r w:rsidR="00AA44D8">
        <w:rPr>
          <w:noProof/>
        </w:rPr>
        <w:t xml:space="preserve">, </w:t>
      </w:r>
      <w:hyperlink w:anchor="_ENREF_115" w:tooltip="National Wetlands Working Group, 1997 #386" w:history="1">
        <w:r w:rsidR="00772F3F">
          <w:rPr>
            <w:noProof/>
          </w:rPr>
          <w:t>National Wetlands Working Group 1997</w:t>
        </w:r>
      </w:hyperlink>
      <w:r w:rsidR="00AA44D8">
        <w:rPr>
          <w:noProof/>
        </w:rPr>
        <w:t xml:space="preserve">, </w:t>
      </w:r>
      <w:hyperlink w:anchor="_ENREF_47" w:tooltip="Government of Alberta, 2013 #490" w:history="1">
        <w:r w:rsidR="00772F3F">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5" w:tooltip="Daily, 1997 #421" w:history="1">
        <w:r w:rsidR="00772F3F">
          <w:rPr>
            <w:noProof/>
          </w:rPr>
          <w:t>Daily 1997</w:t>
        </w:r>
      </w:hyperlink>
      <w:r w:rsidR="0057706F">
        <w:rPr>
          <w:noProof/>
        </w:rPr>
        <w:t xml:space="preserve">, </w:t>
      </w:r>
      <w:hyperlink w:anchor="_ENREF_109" w:tooltip="Mitsch, 2007 #399" w:history="1">
        <w:r w:rsidR="00772F3F">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49" w:tooltip="Government of Canada, 1991 #491" w:history="1">
        <w:r w:rsidR="00772F3F">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30" w:tooltip="Costanza, 2014 #403" w:history="1">
        <w:r w:rsidR="00772F3F">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12" w:tooltip="Mora, 2013 #379" w:history="1">
        <w:r w:rsidR="00772F3F">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47" w:tooltip="Government of Alberta, 2013 #490" w:history="1">
        <w:r w:rsidR="00772F3F">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32" w:tooltip="Roulet, 2000 #415" w:history="1">
        <w:r w:rsidR="00772F3F">
          <w:rPr>
            <w:noProof/>
          </w:rPr>
          <w:t>Roulet 2000</w:t>
        </w:r>
      </w:hyperlink>
      <w:r w:rsidR="006C6EA4">
        <w:rPr>
          <w:noProof/>
        </w:rPr>
        <w:t xml:space="preserve">, </w:t>
      </w:r>
      <w:hyperlink w:anchor="_ENREF_141" w:tooltip="Stow, 2004 #416" w:history="1">
        <w:r w:rsidR="00772F3F">
          <w:rPr>
            <w:noProof/>
          </w:rPr>
          <w:t>Stow et al. 2004</w:t>
        </w:r>
      </w:hyperlink>
      <w:r w:rsidR="006C6EA4">
        <w:rPr>
          <w:noProof/>
        </w:rPr>
        <w:t xml:space="preserve">, </w:t>
      </w:r>
      <w:hyperlink w:anchor="_ENREF_75" w:tooltip="Klein, 2005 #417" w:history="1">
        <w:r w:rsidR="00772F3F">
          <w:rPr>
            <w:noProof/>
          </w:rPr>
          <w:t>Klein et al. 2005</w:t>
        </w:r>
      </w:hyperlink>
      <w:r w:rsidR="006C6EA4">
        <w:rPr>
          <w:noProof/>
        </w:rPr>
        <w:t xml:space="preserve">, </w:t>
      </w:r>
      <w:hyperlink w:anchor="_ENREF_130" w:tooltip="Riordan, 2006 #418" w:history="1">
        <w:r w:rsidR="00772F3F">
          <w:rPr>
            <w:noProof/>
          </w:rPr>
          <w:t>Riordan et al. 2006</w:t>
        </w:r>
      </w:hyperlink>
      <w:r w:rsidR="006C6EA4">
        <w:rPr>
          <w:noProof/>
        </w:rPr>
        <w:t xml:space="preserve">, </w:t>
      </w:r>
      <w:hyperlink w:anchor="_ENREF_144" w:tooltip="Tarnocai, 2009 #419" w:history="1">
        <w:r w:rsidR="00772F3F">
          <w:rPr>
            <w:noProof/>
          </w:rPr>
          <w:t>Tarnocai 2009</w:t>
        </w:r>
      </w:hyperlink>
      <w:r w:rsidR="006C6EA4">
        <w:rPr>
          <w:noProof/>
        </w:rPr>
        <w:t xml:space="preserve">, </w:t>
      </w:r>
      <w:hyperlink w:anchor="_ENREF_23" w:tooltip="Chasmer, 2016 #480" w:history="1">
        <w:r w:rsidR="00772F3F">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772F3F">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40" w:tooltip="Stewart, 1971 #387" w:history="1">
        <w:r w:rsidR="00772F3F">
          <w:rPr>
            <w:noProof/>
          </w:rPr>
          <w:t>Stewart et al. 1971</w:t>
        </w:r>
      </w:hyperlink>
      <w:r w:rsidR="008659E8">
        <w:rPr>
          <w:noProof/>
        </w:rPr>
        <w:t xml:space="preserve">, </w:t>
      </w:r>
      <w:hyperlink w:anchor="_ENREF_115" w:tooltip="National Wetlands Working Group, 1997 #386" w:history="1">
        <w:r w:rsidR="00772F3F">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55" w:tooltip="Vitt, 1996 #394" w:history="1">
        <w:r w:rsidR="00772F3F">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65" w:tooltip="Winter, 1989 #412" w:history="1">
        <w:r w:rsidR="00772F3F">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37" w:tooltip="Sethre, 2005 #413" w:history="1">
        <w:r w:rsidR="00772F3F">
          <w:rPr>
            <w:noProof/>
          </w:rPr>
          <w:t>Sethre et al. 2005</w:t>
        </w:r>
      </w:hyperlink>
      <w:r w:rsidR="0057706F">
        <w:rPr>
          <w:noProof/>
        </w:rPr>
        <w:t xml:space="preserve">, </w:t>
      </w:r>
      <w:hyperlink w:anchor="_ENREF_171" w:tooltip="Zhang, 2009 #414" w:history="1">
        <w:r w:rsidR="00772F3F">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55" w:tooltip="Vitt, 1996 #394" w:history="1">
        <w:r w:rsidR="00772F3F">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66" w:tooltip="Winter, 2003 #411" w:history="1">
        <w:r w:rsidR="00772F3F">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1" w:tooltip="Cowardin, 1979 #389" w:history="1">
        <w:r w:rsidR="00772F3F">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44" w:tooltip="Tarnocai, 2009 #419" w:history="1">
        <w:r w:rsidR="00772F3F">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24" w:tooltip="Quinton, 2009 #492" w:history="1">
        <w:r w:rsidR="00772F3F">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4" w:tooltip="Chasmer, 2016 #460" w:history="1">
        <w:r w:rsidR="00772F3F">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72" w:tooltip="Zoltai, 1975 #483" w:history="1">
        <w:r w:rsidR="00772F3F">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24" w:tooltip="Quinton, 2009 #492" w:history="1">
        <w:r w:rsidR="00772F3F">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40" w:tooltip="Stewart, 1971 #387" w:history="1">
        <w:r w:rsidR="00772F3F">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fldChar w:fldCharType="separate"/>
        </w:r>
        <w:r w:rsidR="00772F3F">
          <w:rPr>
            <w:noProof/>
          </w:rPr>
          <w:t>Stewart et al. (1971)</w:t>
        </w:r>
        <w:r w:rsidR="00772F3F">
          <w:fldChar w:fldCharType="end"/>
        </w:r>
      </w:hyperlink>
      <w:r w:rsidR="00BB06B2">
        <w:t xml:space="preserve"> system has been widely used in southern Alberta to classify the prairie </w:t>
      </w:r>
      <w:r w:rsidR="00336130">
        <w:t>biome</w:t>
      </w:r>
      <w:r w:rsidR="00BB06B2">
        <w:t xml:space="preserve">. The </w:t>
      </w:r>
      <w:hyperlink w:anchor="_ENREF_31" w:tooltip="Cowardin, 1979 #389" w:history="1">
        <w:r w:rsidR="00772F3F">
          <w:fldChar w:fldCharType="begin"/>
        </w:r>
        <w:r w:rsidR="00772F3F">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772F3F">
          <w:fldChar w:fldCharType="separate"/>
        </w:r>
        <w:r w:rsidR="00772F3F">
          <w:rPr>
            <w:noProof/>
          </w:rPr>
          <w:t>Cowardin et al. (1979)</w:t>
        </w:r>
        <w:r w:rsidR="00772F3F">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9" w:tooltip="Beckingham, 1996 #391" w:history="1">
        <w:r w:rsidR="00772F3F">
          <w:rPr>
            <w:noProof/>
          </w:rPr>
          <w:t>Beckingham et al. 1996a</w:t>
        </w:r>
      </w:hyperlink>
      <w:r w:rsidR="0057706F">
        <w:rPr>
          <w:noProof/>
        </w:rPr>
        <w:t xml:space="preserve">, </w:t>
      </w:r>
      <w:hyperlink w:anchor="_ENREF_10" w:tooltip="Beckingham, 1996 #390" w:history="1">
        <w:r w:rsidR="00772F3F">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15" w:tooltip="National Wetlands Working Group, 1997 #386" w:history="1">
        <w:r w:rsidR="00772F3F">
          <w:fldChar w:fldCharType="begin"/>
        </w:r>
        <w:r w:rsidR="00772F3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772F3F">
          <w:fldChar w:fldCharType="separate"/>
        </w:r>
        <w:r w:rsidR="00772F3F">
          <w:rPr>
            <w:noProof/>
          </w:rPr>
          <w:t>National Wetlands Working Group (1997)</w:t>
        </w:r>
        <w:r w:rsidR="00772F3F">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38" w:tooltip="Smith, 2007 #392" w:history="1">
        <w:r w:rsidR="00772F3F">
          <w:rPr>
            <w:noProof/>
          </w:rPr>
          <w:t>Smith et al. 2007</w:t>
        </w:r>
      </w:hyperlink>
      <w:r w:rsidR="0057706F">
        <w:rPr>
          <w:noProof/>
        </w:rPr>
        <w:t>)</w:t>
      </w:r>
      <w:r>
        <w:fldChar w:fldCharType="end"/>
      </w:r>
      <w:r>
        <w:t xml:space="preserve"> and the Alberta Wetland Inventory (AWI; </w:t>
      </w:r>
      <w:hyperlink w:anchor="_ENREF_54" w:tooltip="Halsey, 2003 #393" w:history="1">
        <w:r w:rsidR="00772F3F">
          <w:fldChar w:fldCharType="begin"/>
        </w:r>
        <w:r w:rsidR="00772F3F">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772F3F">
          <w:fldChar w:fldCharType="separate"/>
        </w:r>
        <w:r w:rsidR="00772F3F">
          <w:rPr>
            <w:noProof/>
          </w:rPr>
          <w:t>Halsey et al. (2003)</w:t>
        </w:r>
        <w:r w:rsidR="00772F3F">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772F3F">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33" w:tooltip="Russi, 2013 #384" w:history="1">
        <w:r w:rsidR="00772F3F">
          <w:fldChar w:fldCharType="begin"/>
        </w:r>
        <w:r w:rsidR="00772F3F">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772F3F">
          <w:fldChar w:fldCharType="separate"/>
        </w:r>
        <w:r w:rsidR="00772F3F">
          <w:rPr>
            <w:noProof/>
          </w:rPr>
          <w:t>Russi et al. (2013)</w:t>
        </w:r>
        <w:r w:rsidR="00772F3F">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15" w:tooltip="National Wetlands Working Group, 1997 #386" w:history="1">
        <w:r w:rsidR="00772F3F">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40" w:tooltip="Stewart, 1971 #387" w:history="1">
        <w:r w:rsidR="00772F3F">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fldChar w:fldCharType="separate"/>
        </w:r>
        <w:r w:rsidR="00772F3F">
          <w:rPr>
            <w:noProof/>
          </w:rPr>
          <w:t>Stewart et al. (1971)</w:t>
        </w:r>
        <w:r w:rsidR="00772F3F">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38" w:tooltip="Smith, 2007 #392" w:history="1">
        <w:r w:rsidR="00772F3F">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54" w:tooltip="Halsey, 2003 #393" w:history="1">
        <w:r w:rsidR="00772F3F">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9" w:tooltip="Beckingham, 1996 #391" w:history="1">
        <w:r w:rsidR="00772F3F">
          <w:rPr>
            <w:noProof/>
          </w:rPr>
          <w:t>Beckingham et al. 1996a</w:t>
        </w:r>
      </w:hyperlink>
      <w:r w:rsidR="00A725C4">
        <w:rPr>
          <w:noProof/>
        </w:rPr>
        <w:t xml:space="preserve">, </w:t>
      </w:r>
      <w:hyperlink w:anchor="_ENREF_10" w:tooltip="Beckingham, 1996 #390" w:history="1">
        <w:r w:rsidR="00772F3F">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15" w:tooltip="National Wetlands Working Group, 1997 #386" w:history="1">
        <w:r w:rsidR="00772F3F">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40" w:tooltip="Stewart, 1971 #387" w:history="1">
        <w:r w:rsidR="00772F3F">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fldChar w:fldCharType="separate"/>
        </w:r>
        <w:r w:rsidR="00772F3F">
          <w:rPr>
            <w:noProof/>
          </w:rPr>
          <w:t>Stewart et al. (1971)</w:t>
        </w:r>
        <w:r w:rsidR="00772F3F">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40" w:tooltip="Stewart, 1971 #387" w:history="1">
              <w:r w:rsidR="00772F3F">
                <w:rPr>
                  <w:sz w:val="20"/>
                  <w:szCs w:val="20"/>
                </w:rPr>
                <w:fldChar w:fldCharType="begin"/>
              </w:r>
              <w:r w:rsidR="00772F3F">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rPr>
                  <w:sz w:val="20"/>
                  <w:szCs w:val="20"/>
                </w:rPr>
                <w:fldChar w:fldCharType="separate"/>
              </w:r>
              <w:r w:rsidR="00772F3F">
                <w:rPr>
                  <w:noProof/>
                  <w:sz w:val="20"/>
                  <w:szCs w:val="20"/>
                </w:rPr>
                <w:t>Stewart et al. (1971)</w:t>
              </w:r>
              <w:r w:rsidR="00772F3F">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55" w:tooltip="Vitt, 1996 #394" w:history="1">
        <w:r w:rsidR="00772F3F">
          <w:rPr>
            <w:noProof/>
          </w:rPr>
          <w:t>Vitt et al. 1996</w:t>
        </w:r>
      </w:hyperlink>
      <w:r w:rsidR="00E15810">
        <w:rPr>
          <w:noProof/>
        </w:rPr>
        <w:t xml:space="preserve">, </w:t>
      </w:r>
      <w:hyperlink w:anchor="_ENREF_115" w:tooltip="National Wetlands Working Group, 1997 #386" w:history="1">
        <w:r w:rsidR="00772F3F">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14" w:tooltip="Naiman, 1994 #395" w:history="1">
        <w:r w:rsidR="00772F3F">
          <w:fldChar w:fldCharType="begin"/>
        </w:r>
        <w:r w:rsidR="00772F3F">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772F3F">
          <w:fldChar w:fldCharType="separate"/>
        </w:r>
        <w:r w:rsidR="00772F3F">
          <w:rPr>
            <w:noProof/>
          </w:rPr>
          <w:t>Naiman et al. (1994)</w:t>
        </w:r>
        <w:r w:rsidR="00772F3F">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772F3F">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08" w:tooltip="Miller, 2003 #396" w:history="1">
        <w:r w:rsidR="00772F3F">
          <w:rPr>
            <w:noProof/>
          </w:rPr>
          <w:t>Miller et al. 2003</w:t>
        </w:r>
      </w:hyperlink>
      <w:r w:rsidR="0057706F">
        <w:rPr>
          <w:noProof/>
        </w:rPr>
        <w:t xml:space="preserve">, </w:t>
      </w:r>
      <w:hyperlink w:anchor="_ENREF_70" w:tooltip="Johnson, 2004 #397" w:history="1">
        <w:r w:rsidR="00772F3F">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40" w:tooltip="Stewart, 1971 #387" w:history="1">
        <w:r w:rsidR="00772F3F">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fldChar w:fldCharType="separate"/>
        </w:r>
        <w:r w:rsidR="00772F3F">
          <w:rPr>
            <w:noProof/>
          </w:rPr>
          <w:t>Stewart et al. (1971)</w:t>
        </w:r>
        <w:r w:rsidR="00772F3F">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09" w:tooltip="Mitsch, 2007 #399" w:history="1">
        <w:r w:rsidR="00772F3F">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89" w:tooltip="Locky, 2005 #398" w:history="1">
        <w:r w:rsidR="00772F3F">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15" w:tooltip="National Wetlands Working Group, 1997 #386" w:history="1">
        <w:r w:rsidR="00772F3F">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57" w:tooltip="Vitt, 1993 #401" w:history="1">
        <w:r w:rsidR="00772F3F">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56" w:tooltip="Vitt, 1994 #400" w:history="1">
        <w:r w:rsidR="00772F3F">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15" w:tooltip="National Wetlands Working Group, 1997 #386" w:history="1">
        <w:r w:rsidR="00772F3F">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40" w:tooltip="Stewart, 1971 #387" w:history="1">
        <w:r w:rsidR="00772F3F">
          <w:rPr>
            <w:noProof/>
          </w:rPr>
          <w:t>Stewart et al. 1971</w:t>
        </w:r>
      </w:hyperlink>
      <w:r w:rsidR="00A725C4">
        <w:rPr>
          <w:noProof/>
        </w:rPr>
        <w:t xml:space="preserve">, </w:t>
      </w:r>
      <w:hyperlink w:anchor="_ENREF_115" w:tooltip="National Wetlands Working Group, 1997 #386" w:history="1">
        <w:r w:rsidR="00772F3F">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15" w:tooltip="National Wetlands Working Group, 1997 #386" w:history="1">
        <w:r w:rsidR="00772F3F">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772F3F">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40" w:tooltip="Stewart, 1971 #387" w:history="1">
        <w:r w:rsidR="00772F3F">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40" w:tooltip="Stewart, 1971 #387" w:history="1">
        <w:r w:rsidR="00772F3F">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40" w:tooltip="Stewart, 1971 #387" w:history="1">
        <w:r w:rsidR="00772F3F" w:rsidRPr="00D7355B">
          <w:rPr>
            <w:sz w:val="20"/>
          </w:rPr>
          <w:fldChar w:fldCharType="begin"/>
        </w:r>
        <w:r w:rsidR="00772F3F">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rsidRPr="00D7355B">
          <w:rPr>
            <w:sz w:val="20"/>
          </w:rPr>
          <w:fldChar w:fldCharType="separate"/>
        </w:r>
        <w:r w:rsidR="00772F3F">
          <w:rPr>
            <w:noProof/>
            <w:sz w:val="20"/>
          </w:rPr>
          <w:t>Stewart et al. (1971)</w:t>
        </w:r>
        <w:r w:rsidR="00772F3F"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772F3F">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56" w:tooltip="Vitt, 1994 #400" w:history="1">
        <w:r w:rsidR="00772F3F">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39" w:tooltip="Soil Classification Working Group, 1998 #402" w:history="1">
        <w:r w:rsidR="00772F3F">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39" w:tooltip="Soil Classification Working Group, 1998 #402" w:history="1">
        <w:r w:rsidR="00772F3F">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40" w:tooltip="Stewart, 1971 #387" w:history="1">
        <w:r w:rsidR="00772F3F">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72" w:tooltip="Kenkel, 1987 #385" w:history="1">
        <w:r w:rsidR="00772F3F">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36" w:tooltip="Devito, 2005 #410" w:history="1">
        <w:r w:rsidR="00772F3F">
          <w:rPr>
            <w:noProof/>
          </w:rPr>
          <w:t>Devito et al. 2005</w:t>
        </w:r>
      </w:hyperlink>
      <w:r w:rsidR="0057706F">
        <w:rPr>
          <w:noProof/>
        </w:rPr>
        <w:t xml:space="preserve">, </w:t>
      </w:r>
      <w:hyperlink w:anchor="_ENREF_121" w:tooltip="Petrone, 2007 #409" w:history="1">
        <w:r w:rsidR="00772F3F">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772F3F">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57" w:tooltip="Vitt, 1993 #401" w:history="1">
        <w:r w:rsidR="00772F3F">
          <w:rPr>
            <w:noProof/>
          </w:rPr>
          <w:t>Vitt et al. 1993</w:t>
        </w:r>
      </w:hyperlink>
      <w:r w:rsidR="00A725C4">
        <w:rPr>
          <w:noProof/>
        </w:rPr>
        <w:t xml:space="preserve">, </w:t>
      </w:r>
      <w:hyperlink w:anchor="_ENREF_115" w:tooltip="National Wetlands Working Group, 1997 #386" w:history="1">
        <w:r w:rsidR="00772F3F">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09" w:tooltip="Mitsch, 2007 #399" w:history="1">
        <w:r w:rsidR="00772F3F">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772F3F">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40" w:tooltip="Stewart, 1971 #387" w:history="1">
        <w:r w:rsidR="00772F3F" w:rsidRPr="00C626F8">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rsidRPr="00C626F8">
          <w:fldChar w:fldCharType="separate"/>
        </w:r>
        <w:r w:rsidR="00772F3F">
          <w:rPr>
            <w:noProof/>
          </w:rPr>
          <w:t>Stewart et al. (1971)</w:t>
        </w:r>
        <w:r w:rsidR="00772F3F"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40" w:tooltip="Stewart, 1971 #387" w:history="1">
        <w:r w:rsidR="00772F3F">
          <w:rPr>
            <w:noProof/>
          </w:rPr>
          <w:t>Stewart et al. 1971</w:t>
        </w:r>
      </w:hyperlink>
      <w:r w:rsidR="00A725C4">
        <w:rPr>
          <w:noProof/>
        </w:rPr>
        <w:t xml:space="preserve">, </w:t>
      </w:r>
      <w:hyperlink w:anchor="_ENREF_4" w:tooltip="Alberta Environment and Sustainable Resource Development, 2015 #388" w:history="1">
        <w:r w:rsidR="00772F3F">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772F3F">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772F3F">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40" w:tooltip="Stewart, 1971 #387" w:history="1">
              <w:r w:rsidR="00772F3F">
                <w:rPr>
                  <w:noProof/>
                  <w:sz w:val="20"/>
                </w:rPr>
                <w:fldChar w:fldCharType="begin"/>
              </w:r>
              <w:r w:rsidR="00772F3F">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rPr>
                  <w:noProof/>
                  <w:sz w:val="20"/>
                </w:rPr>
                <w:fldChar w:fldCharType="separate"/>
              </w:r>
              <w:r w:rsidR="00772F3F">
                <w:rPr>
                  <w:noProof/>
                  <w:sz w:val="20"/>
                </w:rPr>
                <w:t>Stewart et al. (1971)</w:t>
              </w:r>
              <w:r w:rsidR="00772F3F">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15" w:tooltip="National Wetlands Working Group, 1997 #386" w:history="1">
        <w:r w:rsidR="00772F3F">
          <w:rPr>
            <w:noProof/>
          </w:rPr>
          <w:t>National Wetlands Working Group 1997</w:t>
        </w:r>
      </w:hyperlink>
      <w:r w:rsidR="004773A9">
        <w:rPr>
          <w:noProof/>
        </w:rPr>
        <w:t xml:space="preserve">, </w:t>
      </w:r>
      <w:hyperlink w:anchor="_ENREF_138" w:tooltip="Smith, 2007 #392" w:history="1">
        <w:r w:rsidR="00772F3F">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772F3F">
          <w:rPr>
            <w:noProof/>
          </w:rPr>
          <w:t xml:space="preserve">Alberta Environment and Sustainable Resource </w:t>
        </w:r>
        <w:r w:rsidR="00772F3F">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772F3F">
          <w:fldChar w:fldCharType="begin"/>
        </w:r>
        <w:r w:rsidR="00772F3F">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772F3F">
          <w:fldChar w:fldCharType="separate"/>
        </w:r>
        <w:r w:rsidR="00772F3F">
          <w:rPr>
            <w:noProof/>
          </w:rPr>
          <w:t>Alberta Environment and Sustainable Resource Development (2015)</w:t>
        </w:r>
        <w:r w:rsidR="00772F3F">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48" w:tooltip="Government of Alberta, 2017 #493" w:history="1">
        <w:r w:rsidR="00772F3F">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20" w:tooltip="Partnership, 2017 #494" w:history="1">
        <w:r w:rsidR="00772F3F">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40" w:tooltip="Stewart, 1971 #387" w:history="1">
        <w:r w:rsidR="00772F3F">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38" w:tooltip="Ducks Unlimited Canada, 2011 #495" w:history="1">
        <w:r w:rsidR="00772F3F">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63" w:tooltip="Wilen, 1993 #426" w:history="1">
        <w:r w:rsidR="00772F3F">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37" w:tooltip="Sethre, 2005 #413" w:history="1">
        <w:r w:rsidR="00772F3F">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31" w:tooltip="Roller, 1977 #423" w:history="1">
        <w:r w:rsidR="00772F3F">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38" w:tooltip="Smith, 2007 #392" w:history="1">
        <w:r w:rsidR="00772F3F">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68" w:tooltip="Work, 1974 #424" w:history="1">
        <w:r w:rsidR="00772F3F">
          <w:rPr>
            <w:noProof/>
          </w:rPr>
          <w:t>Work et al. 1974</w:t>
        </w:r>
      </w:hyperlink>
      <w:r w:rsidR="0057706F">
        <w:rPr>
          <w:noProof/>
        </w:rPr>
        <w:t xml:space="preserve">, </w:t>
      </w:r>
      <w:hyperlink w:anchor="_ENREF_167" w:tooltip="Work, 1976 #425" w:history="1">
        <w:r w:rsidR="00772F3F">
          <w:rPr>
            <w:noProof/>
          </w:rPr>
          <w:t>Work et al. 1976</w:t>
        </w:r>
      </w:hyperlink>
      <w:r w:rsidR="0057706F">
        <w:rPr>
          <w:noProof/>
        </w:rPr>
        <w:t xml:space="preserve">, </w:t>
      </w:r>
      <w:hyperlink w:anchor="_ENREF_131" w:tooltip="Roller, 1977 #423" w:history="1">
        <w:r w:rsidR="00772F3F">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1" w:tooltip="Cowardin, 1979 #389" w:history="1">
        <w:r w:rsidR="00772F3F">
          <w:rPr>
            <w:noProof/>
          </w:rPr>
          <w:t>Cowardin et al. 1979</w:t>
        </w:r>
      </w:hyperlink>
      <w:r w:rsidR="00005C91">
        <w:rPr>
          <w:noProof/>
        </w:rPr>
        <w:t xml:space="preserve">, </w:t>
      </w:r>
      <w:hyperlink w:anchor="_ENREF_63" w:tooltip="Hood, 2008 #444" w:history="1">
        <w:r w:rsidR="00772F3F">
          <w:rPr>
            <w:noProof/>
          </w:rPr>
          <w:t>Hood et al. 2008</w:t>
        </w:r>
      </w:hyperlink>
      <w:r w:rsidR="00005C91">
        <w:rPr>
          <w:noProof/>
        </w:rPr>
        <w:t xml:space="preserve">, </w:t>
      </w:r>
      <w:hyperlink w:anchor="_ENREF_143" w:tooltip="Szantoi, 2013 #563" w:history="1">
        <w:r w:rsidR="00772F3F">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7" w:tooltip="Anderson, 1973 #429" w:history="1">
        <w:r w:rsidR="00772F3F">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2" w:tooltip="Cowardin, 1981 #431" w:history="1">
        <w:r w:rsidR="00772F3F">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7" w:tooltip="Anderson, 1973 #429" w:history="1">
        <w:r w:rsidR="00772F3F">
          <w:rPr>
            <w:noProof/>
          </w:rPr>
          <w:t>Anderson et al. 1973</w:t>
        </w:r>
      </w:hyperlink>
      <w:r w:rsidR="00E32ACD">
        <w:rPr>
          <w:noProof/>
        </w:rPr>
        <w:t xml:space="preserve">, </w:t>
      </w:r>
      <w:hyperlink w:anchor="_ENREF_145" w:tooltip="Taylor, 1995 #432" w:history="1">
        <w:r w:rsidR="00772F3F">
          <w:rPr>
            <w:noProof/>
          </w:rPr>
          <w:t>Taylor et al. 1995</w:t>
        </w:r>
      </w:hyperlink>
      <w:r w:rsidR="00E32ACD">
        <w:rPr>
          <w:noProof/>
        </w:rPr>
        <w:t xml:space="preserve">, </w:t>
      </w:r>
      <w:hyperlink w:anchor="_ENREF_97" w:tooltip="Mahoney, 2017 #440" w:history="1">
        <w:r w:rsidR="00772F3F">
          <w:rPr>
            <w:noProof/>
          </w:rPr>
          <w:t>Mahoney et al. 2017</w:t>
        </w:r>
      </w:hyperlink>
      <w:r w:rsidR="00E32ACD">
        <w:rPr>
          <w:noProof/>
        </w:rPr>
        <w:t xml:space="preserve">, </w:t>
      </w:r>
      <w:hyperlink w:anchor="_ENREF_120" w:tooltip="Partnership, 2017 #494" w:history="1">
        <w:r w:rsidR="00772F3F">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43" w:tooltip="Gallant, 2015 #439" w:history="1">
        <w:r w:rsidR="00772F3F">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7" w:tooltip="Anderson, 1973 #429" w:history="1">
        <w:r w:rsidR="00772F3F">
          <w:rPr>
            <w:noProof/>
          </w:rPr>
          <w:t>Anderson et al. 1973</w:t>
        </w:r>
      </w:hyperlink>
      <w:r w:rsidR="0057706F">
        <w:rPr>
          <w:noProof/>
        </w:rPr>
        <w:t xml:space="preserve">, </w:t>
      </w:r>
      <w:hyperlink w:anchor="_ENREF_162" w:tooltip="Wilen, 1995 #430" w:history="1">
        <w:r w:rsidR="00772F3F">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753671">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753671">
        <w:rPr>
          <w:noProof/>
        </w:rPr>
        <w:t>(</w:t>
      </w:r>
      <w:hyperlink w:anchor="_ENREF_76" w:tooltip="Klemas, 2013 #441" w:history="1">
        <w:r w:rsidR="00772F3F">
          <w:rPr>
            <w:noProof/>
          </w:rPr>
          <w:t>Klemas 2013a</w:t>
        </w:r>
      </w:hyperlink>
      <w:r w:rsidR="00753671">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67" w:tooltip="Work, 1976 #425" w:history="1">
        <w:r w:rsidR="00772F3F">
          <w:rPr>
            <w:noProof/>
          </w:rPr>
          <w:t>Work et al. 1976</w:t>
        </w:r>
      </w:hyperlink>
      <w:r w:rsidR="0057706F">
        <w:rPr>
          <w:noProof/>
        </w:rPr>
        <w:t xml:space="preserve">, </w:t>
      </w:r>
      <w:hyperlink w:anchor="_ENREF_137" w:tooltip="Sethre, 2005 #413" w:history="1">
        <w:r w:rsidR="00772F3F">
          <w:rPr>
            <w:noProof/>
          </w:rPr>
          <w:t>Sethre et al. 2005</w:t>
        </w:r>
      </w:hyperlink>
      <w:r w:rsidR="0057706F">
        <w:rPr>
          <w:noProof/>
        </w:rPr>
        <w:t xml:space="preserve">, </w:t>
      </w:r>
      <w:hyperlink w:anchor="_ENREF_8" w:tooltip="Baker, 2006 #442" w:history="1">
        <w:r w:rsidR="00772F3F">
          <w:rPr>
            <w:noProof/>
          </w:rPr>
          <w:t>Baker et al. 2006</w:t>
        </w:r>
      </w:hyperlink>
      <w:r w:rsidR="0057706F">
        <w:rPr>
          <w:noProof/>
        </w:rPr>
        <w:t xml:space="preserve">, </w:t>
      </w:r>
      <w:hyperlink w:anchor="_ENREF_130" w:tooltip="Riordan, 2006 #418" w:history="1">
        <w:r w:rsidR="00772F3F">
          <w:rPr>
            <w:noProof/>
          </w:rPr>
          <w:t>Riordan et al. 2006</w:t>
        </w:r>
      </w:hyperlink>
      <w:r w:rsidR="0057706F">
        <w:rPr>
          <w:noProof/>
        </w:rPr>
        <w:t xml:space="preserve">, </w:t>
      </w:r>
      <w:hyperlink w:anchor="_ENREF_134" w:tooltip="Sass, 2007 #445" w:history="1">
        <w:r w:rsidR="00772F3F">
          <w:rPr>
            <w:noProof/>
          </w:rPr>
          <w:t>Sass et al. 2007</w:t>
        </w:r>
      </w:hyperlink>
      <w:r w:rsidR="0057706F">
        <w:rPr>
          <w:noProof/>
        </w:rPr>
        <w:t xml:space="preserve">, </w:t>
      </w:r>
      <w:hyperlink w:anchor="_ENREF_42" w:tooltip="Frohn, 2009 #443" w:history="1">
        <w:r w:rsidR="00772F3F">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753671">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753671">
        <w:rPr>
          <w:noProof/>
        </w:rPr>
        <w:t>(</w:t>
      </w:r>
      <w:hyperlink w:anchor="_ENREF_76" w:tooltip="Klemas, 2013 #441" w:history="1">
        <w:r w:rsidR="00772F3F">
          <w:rPr>
            <w:noProof/>
          </w:rPr>
          <w:t>Klemas 2013a</w:t>
        </w:r>
      </w:hyperlink>
      <w:r w:rsidR="00753671">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50" w:tooltip="Grenier, 2008 #450" w:history="1">
        <w:r w:rsidR="00772F3F">
          <w:rPr>
            <w:noProof/>
          </w:rPr>
          <w:t>Grenier et al. 2008</w:t>
        </w:r>
      </w:hyperlink>
      <w:r w:rsidR="0057706F">
        <w:rPr>
          <w:noProof/>
        </w:rPr>
        <w:t xml:space="preserve">, </w:t>
      </w:r>
      <w:hyperlink w:anchor="_ENREF_81" w:tooltip="Laba, 2008 #447" w:history="1">
        <w:r w:rsidR="00772F3F">
          <w:rPr>
            <w:noProof/>
          </w:rPr>
          <w:t>Laba et al. 2008</w:t>
        </w:r>
      </w:hyperlink>
      <w:r w:rsidR="0057706F">
        <w:rPr>
          <w:noProof/>
        </w:rPr>
        <w:t xml:space="preserve">, </w:t>
      </w:r>
      <w:hyperlink w:anchor="_ENREF_22" w:tooltip="Carle, 2014 #446" w:history="1">
        <w:r w:rsidR="00772F3F">
          <w:rPr>
            <w:noProof/>
          </w:rPr>
          <w:t>Carle et al. 2014</w:t>
        </w:r>
      </w:hyperlink>
      <w:r w:rsidR="0057706F">
        <w:rPr>
          <w:noProof/>
        </w:rPr>
        <w:t xml:space="preserve">, </w:t>
      </w:r>
      <w:hyperlink w:anchor="_ENREF_67" w:tooltip="Hu, 2015 #448" w:history="1">
        <w:r w:rsidR="00772F3F">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88" w:tooltip="Li, 2005 #435" w:history="1">
        <w:r w:rsidR="00772F3F">
          <w:rPr>
            <w:noProof/>
          </w:rPr>
          <w:t>Li et al. 2005</w:t>
        </w:r>
      </w:hyperlink>
      <w:r w:rsidR="0057706F">
        <w:rPr>
          <w:noProof/>
        </w:rPr>
        <w:t xml:space="preserve">, </w:t>
      </w:r>
      <w:hyperlink w:anchor="_ENREF_14" w:tooltip="Bourgeau-Chavez, 2009 #436" w:history="1">
        <w:r w:rsidR="00772F3F">
          <w:rPr>
            <w:noProof/>
          </w:rPr>
          <w:t>Bourgeau-Chavez et al. 2009</w:t>
        </w:r>
      </w:hyperlink>
      <w:r w:rsidR="0057706F">
        <w:rPr>
          <w:noProof/>
        </w:rPr>
        <w:t xml:space="preserve">, </w:t>
      </w:r>
      <w:hyperlink w:anchor="_ENREF_103" w:tooltip="Maxa, 2009 #437" w:history="1">
        <w:r w:rsidR="00772F3F">
          <w:rPr>
            <w:noProof/>
          </w:rPr>
          <w:t>Maxa et al. 2009</w:t>
        </w:r>
      </w:hyperlink>
      <w:r w:rsidR="0057706F">
        <w:rPr>
          <w:noProof/>
        </w:rPr>
        <w:t xml:space="preserve">, </w:t>
      </w:r>
      <w:hyperlink w:anchor="_ENREF_107" w:tooltip="Millard, 2013 #438" w:history="1">
        <w:r w:rsidR="00772F3F">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753671">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753671">
        <w:rPr>
          <w:noProof/>
        </w:rPr>
        <w:t>(</w:t>
      </w:r>
      <w:hyperlink w:anchor="_ENREF_76" w:tooltip="Klemas, 2013 #441" w:history="1">
        <w:r w:rsidR="00772F3F">
          <w:rPr>
            <w:noProof/>
          </w:rPr>
          <w:t>Klemas 2013a</w:t>
        </w:r>
      </w:hyperlink>
      <w:r w:rsidR="00753671">
        <w:rPr>
          <w:noProof/>
        </w:rPr>
        <w:t xml:space="preserve">, </w:t>
      </w:r>
      <w:hyperlink w:anchor="_ENREF_48" w:tooltip="Government of Alberta, 2017 #493" w:history="1">
        <w:r w:rsidR="00772F3F">
          <w:rPr>
            <w:noProof/>
          </w:rPr>
          <w:t>Government of Alberta 2017</w:t>
        </w:r>
      </w:hyperlink>
      <w:r w:rsidR="00753671">
        <w:rPr>
          <w:noProof/>
        </w:rPr>
        <w:t>)</w:t>
      </w:r>
      <w:r w:rsidR="00F373AF">
        <w:fldChar w:fldCharType="end"/>
      </w:r>
      <w:r w:rsidR="00AD293C">
        <w:t>.</w:t>
      </w:r>
    </w:p>
    <w:p w:rsidR="00DA487A" w:rsidRDefault="00DA487A" w:rsidP="001D2463">
      <w:pPr>
        <w:pStyle w:val="Heading2"/>
      </w:pPr>
      <w:bookmarkStart w:id="30" w:name="_Toc493074545"/>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46" w:tooltip="Govender, 2007 #433" w:history="1">
        <w:r w:rsidR="00772F3F">
          <w:rPr>
            <w:noProof/>
          </w:rPr>
          <w:t>Govender et al. 2007</w:t>
        </w:r>
      </w:hyperlink>
      <w:r w:rsidR="0057706F">
        <w:rPr>
          <w:noProof/>
        </w:rPr>
        <w:t xml:space="preserve">, </w:t>
      </w:r>
      <w:hyperlink w:anchor="_ENREF_2" w:tooltip="Adam, 2010 #434" w:history="1">
        <w:r w:rsidR="00772F3F">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39" w:tooltip="Erwin, 2008 #486" w:history="1">
        <w:r w:rsidR="00772F3F">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772F3F">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59" w:tooltip="Hirano, 2003 #453" w:history="1">
        <w:r w:rsidR="00772F3F">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49" w:tooltip="Government of Canada, 1991 #491" w:history="1">
        <w:r w:rsidR="00772F3F">
          <w:rPr>
            <w:noProof/>
          </w:rPr>
          <w:t>Government of Canada 1991</w:t>
        </w:r>
      </w:hyperlink>
      <w:r w:rsidR="00DF00D8">
        <w:rPr>
          <w:noProof/>
        </w:rPr>
        <w:t xml:space="preserve">, </w:t>
      </w:r>
      <w:hyperlink w:anchor="_ENREF_59" w:tooltip="Hirano, 2003 #453" w:history="1">
        <w:r w:rsidR="00772F3F">
          <w:rPr>
            <w:noProof/>
          </w:rPr>
          <w:t>Hirano et al. 2003</w:t>
        </w:r>
      </w:hyperlink>
      <w:r w:rsidR="00DF00D8">
        <w:rPr>
          <w:noProof/>
        </w:rPr>
        <w:t xml:space="preserve">, </w:t>
      </w:r>
      <w:hyperlink w:anchor="_ENREF_66" w:tooltip="Howard, 2017 #489" w:history="1">
        <w:r w:rsidR="00772F3F">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4" w:tooltip="Hopkinson, 2005 #422" w:history="1">
        <w:r w:rsidR="00772F3F">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04" w:tooltip="Means, 2000 #118" w:history="1">
        <w:r w:rsidR="00772F3F">
          <w:rPr>
            <w:noProof/>
          </w:rPr>
          <w:t>Means et al. 2000</w:t>
        </w:r>
      </w:hyperlink>
      <w:r w:rsidR="00CB6CD4">
        <w:rPr>
          <w:noProof/>
        </w:rPr>
        <w:t xml:space="preserve">, </w:t>
      </w:r>
      <w:hyperlink w:anchor="_ENREF_87" w:tooltip="Lefsky, 2002 #57" w:history="1">
        <w:r w:rsidR="00772F3F">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25" w:tooltip="Ramsar, 2015 #488" w:history="1">
        <w:r w:rsidR="00772F3F">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4" w:tooltip="Crooks, 2011 #487" w:history="1">
        <w:r w:rsidR="00772F3F">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42" w:tooltip="Sun, 2008 #136" w:history="1">
        <w:r w:rsidR="00772F3F">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73" w:tooltip="Zwally, 2002 #4" w:history="1">
        <w:r w:rsidR="00772F3F">
          <w:rPr>
            <w:noProof/>
          </w:rPr>
          <w:t>Zwally et al. 2002</w:t>
        </w:r>
      </w:hyperlink>
      <w:r w:rsidR="001D47B2">
        <w:rPr>
          <w:noProof/>
        </w:rPr>
        <w:t xml:space="preserve">, </w:t>
      </w:r>
      <w:hyperlink w:anchor="_ENREF_1" w:tooltip="Abshire, 2005 #75" w:history="1">
        <w:r w:rsidR="00772F3F">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10" w:tooltip="Molijn, 2011 #8" w:history="1">
        <w:r w:rsidR="00772F3F">
          <w:rPr>
            <w:noProof/>
          </w:rPr>
          <w:t>Molijn et al. 2011</w:t>
        </w:r>
      </w:hyperlink>
      <w:r w:rsidR="001278F9">
        <w:rPr>
          <w:noProof/>
        </w:rPr>
        <w:t xml:space="preserve">, </w:t>
      </w:r>
      <w:hyperlink w:anchor="_ENREF_91" w:tooltip="Los, 2012 #172" w:history="1">
        <w:r w:rsidR="00772F3F">
          <w:rPr>
            <w:noProof/>
          </w:rPr>
          <w:t>Los et al. 2012</w:t>
        </w:r>
      </w:hyperlink>
      <w:r w:rsidR="001278F9">
        <w:rPr>
          <w:noProof/>
        </w:rPr>
        <w:t xml:space="preserve">, </w:t>
      </w:r>
      <w:hyperlink w:anchor="_ENREF_98" w:tooltip="Mahoney, 2016 #349" w:history="1">
        <w:r w:rsidR="00772F3F">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55" w:tooltip="Harding, 2005 #97" w:history="1">
        <w:r w:rsidR="00772F3F">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4" w:tooltip="Hopkinson, 2005 #422" w:history="1">
        <w:r w:rsidR="00772F3F">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172" w:tooltip="Zoltai, 1975 #483" w:history="1">
        <w:r w:rsidR="00772F3F">
          <w:rPr>
            <w:noProof/>
          </w:rPr>
          <w:t>Zoltai et al. 1975</w:t>
        </w:r>
      </w:hyperlink>
      <w:r w:rsidR="00D85ABA">
        <w:rPr>
          <w:noProof/>
        </w:rPr>
        <w:t xml:space="preserve">, </w:t>
      </w:r>
      <w:hyperlink w:anchor="_ENREF_116" w:tooltip="Nico, 2004 #496" w:history="1">
        <w:r w:rsidR="00772F3F">
          <w:rPr>
            <w:noProof/>
          </w:rPr>
          <w:t>Nico et al. 2004</w:t>
        </w:r>
      </w:hyperlink>
      <w:r w:rsidR="00D85ABA">
        <w:rPr>
          <w:noProof/>
        </w:rPr>
        <w:t xml:space="preserve">, </w:t>
      </w:r>
      <w:hyperlink w:anchor="_ENREF_124" w:tooltip="Quinton, 2009 #492" w:history="1">
        <w:r w:rsidR="00772F3F">
          <w:rPr>
            <w:noProof/>
          </w:rPr>
          <w:t>Quinton et al. 2009</w:t>
        </w:r>
      </w:hyperlink>
      <w:r w:rsidR="00D85ABA">
        <w:rPr>
          <w:noProof/>
        </w:rPr>
        <w:t xml:space="preserve">, </w:t>
      </w:r>
      <w:hyperlink w:anchor="_ENREF_127" w:tooltip="Richardson, 2009 #462" w:history="1">
        <w:r w:rsidR="00772F3F">
          <w:rPr>
            <w:noProof/>
          </w:rPr>
          <w:t>Richardson et al. 2009</w:t>
        </w:r>
      </w:hyperlink>
      <w:r w:rsidR="00D85ABA">
        <w:rPr>
          <w:noProof/>
        </w:rPr>
        <w:t xml:space="preserve">, </w:t>
      </w:r>
      <w:hyperlink w:anchor="_ENREF_128" w:tooltip="Richardson, 2010 #461" w:history="1">
        <w:r w:rsidR="00772F3F">
          <w:rPr>
            <w:noProof/>
          </w:rPr>
          <w:t>Richardson et al. 2010</w:t>
        </w:r>
      </w:hyperlink>
      <w:r w:rsidR="00D85ABA">
        <w:rPr>
          <w:noProof/>
        </w:rPr>
        <w:t xml:space="preserve">, </w:t>
      </w:r>
      <w:hyperlink w:anchor="_ENREF_38" w:tooltip="Ducks Unlimited Canada, 2011 #495" w:history="1">
        <w:r w:rsidR="00772F3F">
          <w:rPr>
            <w:noProof/>
          </w:rPr>
          <w:t>Ducks Unlimited Canada 2011</w:t>
        </w:r>
      </w:hyperlink>
      <w:r w:rsidR="00D85ABA">
        <w:rPr>
          <w:noProof/>
        </w:rPr>
        <w:t xml:space="preserve">, </w:t>
      </w:r>
      <w:hyperlink w:anchor="_ENREF_24" w:tooltip="Chasmer, 2016 #460" w:history="1">
        <w:r w:rsidR="00772F3F">
          <w:rPr>
            <w:noProof/>
          </w:rPr>
          <w:t>Chasmer et al. 2016b</w:t>
        </w:r>
      </w:hyperlink>
      <w:r w:rsidR="00D85ABA">
        <w:rPr>
          <w:noProof/>
        </w:rPr>
        <w:t xml:space="preserve">, </w:t>
      </w:r>
      <w:hyperlink w:anchor="_ENREF_86" w:tooltip="Langlois, 2017 #590" w:history="1">
        <w:r w:rsidR="00772F3F">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85" w:tooltip="Lang, 2009 #588" w:history="1">
        <w:r w:rsidR="00772F3F">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82" w:tooltip="Lang, 2013 #587" w:history="1">
        <w:r w:rsidR="00772F3F">
          <w:rPr>
            <w:noProof/>
          </w:rPr>
          <w:t>Lang et al. 2013</w:t>
        </w:r>
      </w:hyperlink>
      <w:r w:rsidR="00F2418A">
        <w:rPr>
          <w:noProof/>
        </w:rPr>
        <w:t xml:space="preserve">, </w:t>
      </w:r>
      <w:hyperlink w:anchor="_ENREF_129" w:tooltip="Riley, 2017 #589" w:history="1">
        <w:r w:rsidR="00772F3F">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7" w:tooltip="Brisco, 2011 #505" w:history="1">
        <w:r w:rsidR="00772F3F">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56" w:tooltip="Henderson, 2008 #504" w:history="1">
        <w:r w:rsidR="00772F3F">
          <w:rPr>
            <w:noProof/>
          </w:rPr>
          <w:t>Henderson et al. 2008</w:t>
        </w:r>
      </w:hyperlink>
      <w:r w:rsidR="0011514A">
        <w:rPr>
          <w:noProof/>
        </w:rPr>
        <w:t xml:space="preserve">, </w:t>
      </w:r>
      <w:hyperlink w:anchor="_ENREF_160" w:tooltip="White, 2015 #476" w:history="1">
        <w:r w:rsidR="00772F3F">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6" w:tooltip="Henderson, 2008 #504" w:history="1">
        <w:r w:rsidR="00772F3F">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16" w:tooltip="Nico, 2004 #496" w:history="1">
        <w:r w:rsidR="00772F3F">
          <w:rPr>
            <w:noProof/>
          </w:rPr>
          <w:t>Nico et al. 2004</w:t>
        </w:r>
      </w:hyperlink>
      <w:r w:rsidR="00DA6F7B">
        <w:rPr>
          <w:noProof/>
        </w:rPr>
        <w:t xml:space="preserve">, </w:t>
      </w:r>
      <w:hyperlink w:anchor="_ENREF_17" w:tooltip="Brisco, 2011 #505" w:history="1">
        <w:r w:rsidR="00772F3F">
          <w:rPr>
            <w:noProof/>
          </w:rPr>
          <w:t>Brisco et al. 2011</w:t>
        </w:r>
      </w:hyperlink>
      <w:r w:rsidR="00DA6F7B">
        <w:rPr>
          <w:noProof/>
        </w:rPr>
        <w:t xml:space="preserve">, </w:t>
      </w:r>
      <w:hyperlink w:anchor="_ENREF_160" w:tooltip="White, 2015 #476" w:history="1">
        <w:r w:rsidR="00772F3F">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48" w:tooltip="Touzi, 2007 #506" w:history="1">
        <w:r w:rsidR="00772F3F">
          <w:rPr>
            <w:noProof/>
          </w:rPr>
          <w:t>Touzi et al. 2007</w:t>
        </w:r>
      </w:hyperlink>
      <w:r w:rsidR="004F1D31">
        <w:rPr>
          <w:noProof/>
        </w:rPr>
        <w:t xml:space="preserve">, </w:t>
      </w:r>
      <w:hyperlink w:anchor="_ENREF_17" w:tooltip="Brisco, 2011 #505" w:history="1">
        <w:r w:rsidR="00772F3F">
          <w:rPr>
            <w:noProof/>
          </w:rPr>
          <w:t>Brisco et al. 2011</w:t>
        </w:r>
      </w:hyperlink>
      <w:r w:rsidR="004F1D31">
        <w:rPr>
          <w:noProof/>
        </w:rPr>
        <w:t xml:space="preserve">, </w:t>
      </w:r>
      <w:hyperlink w:anchor="_ENREF_102" w:tooltip="Martinis, 2015 #507" w:history="1">
        <w:r w:rsidR="00772F3F">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46" w:tooltip="Thompson, 2015 #508" w:history="1">
        <w:r w:rsidR="00772F3F">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6" w:tooltip="Henderson, 2008 #504" w:history="1">
        <w:r w:rsidR="00772F3F">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w:t>
      </w:r>
      <w:r w:rsidR="00C16D27">
        <w:lastRenderedPageBreak/>
        <w:t xml:space="preserve">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01" w:tooltip="Martinez, 2007 #475" w:history="1">
        <w:r w:rsidR="00772F3F">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06" w:tooltip="Miliaresis, 2009 #509" w:history="1">
        <w:r w:rsidR="00772F3F">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93" w:tooltip="Lucas, 2007 #471" w:history="1">
        <w:r w:rsidR="00772F3F">
          <w:rPr>
            <w:noProof/>
          </w:rPr>
          <w:t>Lucas et al. 2007</w:t>
        </w:r>
      </w:hyperlink>
      <w:r w:rsidR="00670AFE">
        <w:rPr>
          <w:noProof/>
        </w:rPr>
        <w:t xml:space="preserve">, </w:t>
      </w:r>
      <w:hyperlink w:anchor="_ENREF_159" w:tooltip="Wdowinski, 2008 #472" w:history="1">
        <w:r w:rsidR="00772F3F">
          <w:rPr>
            <w:noProof/>
          </w:rPr>
          <w:t>Wdowinski et al. 2008b</w:t>
        </w:r>
      </w:hyperlink>
      <w:r w:rsidR="00670AFE">
        <w:rPr>
          <w:noProof/>
        </w:rPr>
        <w:t xml:space="preserve">, </w:t>
      </w:r>
      <w:hyperlink w:anchor="_ENREF_62" w:tooltip="Hong, 2010 #473" w:history="1">
        <w:r w:rsidR="00772F3F">
          <w:rPr>
            <w:noProof/>
          </w:rPr>
          <w:t>Hong et al. 2010b</w:t>
        </w:r>
      </w:hyperlink>
      <w:r w:rsidR="00670AFE">
        <w:rPr>
          <w:noProof/>
        </w:rPr>
        <w:t xml:space="preserve">, </w:t>
      </w:r>
      <w:hyperlink w:anchor="_ENREF_17" w:tooltip="Brisco, 2011 #505" w:history="1">
        <w:r w:rsidR="00772F3F">
          <w:rPr>
            <w:noProof/>
          </w:rPr>
          <w:t>Brisco et al. 2011</w:t>
        </w:r>
      </w:hyperlink>
      <w:r w:rsidR="00670AFE">
        <w:rPr>
          <w:noProof/>
        </w:rPr>
        <w:t xml:space="preserve">, </w:t>
      </w:r>
      <w:hyperlink w:anchor="_ENREF_105" w:tooltip="Merchant, 2017 #470" w:history="1">
        <w:r w:rsidR="00772F3F">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53" w:tooltip="Hall, 1996 #527" w:history="1">
        <w:r w:rsidR="00772F3F">
          <w:rPr>
            <w:noProof/>
          </w:rPr>
          <w:t>Hall 1996</w:t>
        </w:r>
      </w:hyperlink>
      <w:r w:rsidR="003421C3">
        <w:rPr>
          <w:noProof/>
        </w:rPr>
        <w:t xml:space="preserve">, </w:t>
      </w:r>
      <w:hyperlink w:anchor="_ENREF_118" w:tooltip="Ouchi, 2013 #522" w:history="1">
        <w:r w:rsidR="00772F3F">
          <w:rPr>
            <w:noProof/>
          </w:rPr>
          <w:t>Ouchi 2013</w:t>
        </w:r>
      </w:hyperlink>
      <w:r w:rsidR="003421C3">
        <w:rPr>
          <w:noProof/>
        </w:rPr>
        <w:t xml:space="preserve">, </w:t>
      </w:r>
      <w:hyperlink w:anchor="_ENREF_18" w:tooltip="Brisco, 2015 #520" w:history="1">
        <w:r w:rsidR="00772F3F">
          <w:rPr>
            <w:noProof/>
          </w:rPr>
          <w:t>Brisco et al. 2015</w:t>
        </w:r>
      </w:hyperlink>
      <w:r w:rsidR="003421C3">
        <w:rPr>
          <w:noProof/>
        </w:rPr>
        <w:t xml:space="preserve">, </w:t>
      </w:r>
      <w:hyperlink w:anchor="_ENREF_99" w:tooltip="Manavalan, 2017 #521" w:history="1">
        <w:r w:rsidR="00772F3F">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60" w:tooltip="White, 2015 #476" w:history="1">
        <w:r w:rsidR="00772F3F">
          <w:rPr>
            <w:noProof/>
          </w:rPr>
          <w:t>White et al. 2015</w:t>
        </w:r>
      </w:hyperlink>
      <w:r w:rsidR="001B3B32">
        <w:rPr>
          <w:noProof/>
        </w:rPr>
        <w:t xml:space="preserve">, </w:t>
      </w:r>
      <w:hyperlink w:anchor="_ENREF_105" w:tooltip="Merchant, 2017 #470" w:history="1">
        <w:r w:rsidR="00772F3F">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00" w:tooltip="Marechal, 2012 #510" w:history="1">
        <w:r w:rsidR="00772F3F">
          <w:rPr>
            <w:noProof/>
          </w:rPr>
          <w:t>Marechal et al. 2012</w:t>
        </w:r>
      </w:hyperlink>
      <w:r>
        <w:rPr>
          <w:noProof/>
        </w:rPr>
        <w:t xml:space="preserve">, </w:t>
      </w:r>
      <w:hyperlink w:anchor="_ENREF_80" w:tooltip="Kuenzer, 2013 #511" w:history="1">
        <w:r w:rsidR="00772F3F">
          <w:rPr>
            <w:noProof/>
          </w:rPr>
          <w:t>Kuenzer et al. 2013</w:t>
        </w:r>
      </w:hyperlink>
      <w:r>
        <w:rPr>
          <w:noProof/>
        </w:rPr>
        <w:t xml:space="preserve">, </w:t>
      </w:r>
      <w:hyperlink w:anchor="_ENREF_12" w:tooltip="Bolanos, 2016 #512" w:history="1">
        <w:r w:rsidR="00772F3F">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753671">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753671">
        <w:rPr>
          <w:noProof/>
        </w:rPr>
        <w:t>(</w:t>
      </w:r>
      <w:hyperlink w:anchor="_ENREF_77" w:tooltip="Klemas, 2013 #474" w:history="1">
        <w:r w:rsidR="00772F3F">
          <w:rPr>
            <w:noProof/>
          </w:rPr>
          <w:t>Klemas 2013b</w:t>
        </w:r>
      </w:hyperlink>
      <w:r w:rsidR="00753671">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60" w:tooltip="White, 2015 #476" w:history="1">
        <w:r w:rsidR="00772F3F">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753671">
        <w:instrText xml:space="preserve"> ADDIN EN.CITE </w:instrText>
      </w:r>
      <w:r w:rsidR="00753671">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753671">
        <w:instrText xml:space="preserve"> ADDIN EN.CITE.DATA </w:instrText>
      </w:r>
      <w:r w:rsidR="00753671">
        <w:fldChar w:fldCharType="end"/>
      </w:r>
      <w:r w:rsidR="00AC14B0">
        <w:fldChar w:fldCharType="separate"/>
      </w:r>
      <w:r w:rsidR="00753671">
        <w:rPr>
          <w:noProof/>
        </w:rPr>
        <w:t>(</w:t>
      </w:r>
      <w:hyperlink w:anchor="_ENREF_37" w:tooltip="Dobson, 1992 #513" w:history="1">
        <w:r w:rsidR="00772F3F">
          <w:rPr>
            <w:noProof/>
          </w:rPr>
          <w:t>Dobson et al. 1992</w:t>
        </w:r>
      </w:hyperlink>
      <w:r w:rsidR="00753671">
        <w:rPr>
          <w:noProof/>
        </w:rPr>
        <w:t xml:space="preserve">, </w:t>
      </w:r>
      <w:hyperlink w:anchor="_ENREF_17" w:tooltip="Brisco, 2011 #505" w:history="1">
        <w:r w:rsidR="00772F3F">
          <w:rPr>
            <w:noProof/>
          </w:rPr>
          <w:t>Brisco et al. 2011</w:t>
        </w:r>
      </w:hyperlink>
      <w:r w:rsidR="00753671">
        <w:rPr>
          <w:noProof/>
        </w:rPr>
        <w:t xml:space="preserve">, </w:t>
      </w:r>
      <w:hyperlink w:anchor="_ENREF_77" w:tooltip="Klemas, 2013 #474" w:history="1">
        <w:r w:rsidR="00772F3F">
          <w:rPr>
            <w:noProof/>
          </w:rPr>
          <w:t>Klemas 2013b</w:t>
        </w:r>
      </w:hyperlink>
      <w:r w:rsidR="00753671">
        <w:rPr>
          <w:noProof/>
        </w:rPr>
        <w:t xml:space="preserve">, </w:t>
      </w:r>
      <w:hyperlink w:anchor="_ENREF_96" w:tooltip="Mahdianpari, 2017 #514" w:history="1">
        <w:r w:rsidR="00772F3F">
          <w:rPr>
            <w:noProof/>
          </w:rPr>
          <w:t>Mahdianpari et al. 2017</w:t>
        </w:r>
      </w:hyperlink>
      <w:r w:rsidR="00753671">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58" w:tooltip="Hess, 1990 #477" w:history="1">
        <w:r w:rsidR="00772F3F">
          <w:rPr>
            <w:noProof/>
          </w:rPr>
          <w:t>Hess et al. 1990</w:t>
        </w:r>
      </w:hyperlink>
      <w:r w:rsidR="00753671">
        <w:rPr>
          <w:noProof/>
        </w:rPr>
        <w:t xml:space="preserve">, </w:t>
      </w:r>
      <w:hyperlink w:anchor="_ENREF_33" w:tooltip="Crevier, 1996 #525" w:history="1">
        <w:r w:rsidR="00772F3F">
          <w:rPr>
            <w:noProof/>
          </w:rPr>
          <w:t>Crevier et al. 1996</w:t>
        </w:r>
      </w:hyperlink>
      <w:r w:rsidR="00753671">
        <w:rPr>
          <w:noProof/>
        </w:rPr>
        <w:t xml:space="preserve">, </w:t>
      </w:r>
      <w:hyperlink w:anchor="_ENREF_3" w:tooltip="Adam, 1998 #526" w:history="1">
        <w:r w:rsidR="00772F3F">
          <w:rPr>
            <w:noProof/>
          </w:rPr>
          <w:t>Adam et al. 1998</w:t>
        </w:r>
      </w:hyperlink>
      <w:r w:rsidR="00753671">
        <w:rPr>
          <w:noProof/>
        </w:rPr>
        <w:t xml:space="preserve">, </w:t>
      </w:r>
      <w:hyperlink w:anchor="_ENREF_84" w:tooltip="Lang, 2008 #515" w:history="1">
        <w:r w:rsidR="00772F3F">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7" w:tooltip="Brisco, 2011 #505" w:history="1">
        <w:r w:rsidR="00772F3F">
          <w:rPr>
            <w:noProof/>
          </w:rPr>
          <w:t>Brisco et al. 2011</w:t>
        </w:r>
      </w:hyperlink>
      <w:r w:rsidR="00037BB0">
        <w:rPr>
          <w:noProof/>
        </w:rPr>
        <w:t xml:space="preserve">, </w:t>
      </w:r>
      <w:hyperlink w:anchor="_ENREF_136" w:tooltip="Schmitt, 2013 #516" w:history="1">
        <w:r w:rsidR="00772F3F">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lastRenderedPageBreak/>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772F3F">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1-6&lt;/pages&gt;&lt;section&gt;1&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1" w:tooltip="Boerner, 1998 #595" w:history="1">
        <w:r w:rsidR="00772F3F">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60" w:tooltip="White, 2015 #476" w:history="1">
        <w:r w:rsidR="00772F3F">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17" w:tooltip="Oberstadler, 1997 #529" w:history="1">
        <w:r w:rsidR="00772F3F">
          <w:rPr>
            <w:noProof/>
          </w:rPr>
          <w:t>Oberstadler et al. 1997</w:t>
        </w:r>
      </w:hyperlink>
      <w:r w:rsidR="002E468D">
        <w:rPr>
          <w:noProof/>
        </w:rPr>
        <w:t xml:space="preserve">, </w:t>
      </w:r>
      <w:hyperlink w:anchor="_ENREF_65" w:tooltip="Horritt, 2001 #528" w:history="1">
        <w:r w:rsidR="00772F3F">
          <w:rPr>
            <w:noProof/>
          </w:rPr>
          <w:t>Horritt et al. 2001</w:t>
        </w:r>
      </w:hyperlink>
      <w:r w:rsidR="002E468D">
        <w:rPr>
          <w:noProof/>
        </w:rPr>
        <w:t xml:space="preserve">, </w:t>
      </w:r>
      <w:hyperlink w:anchor="_ENREF_149" w:tooltip="Townsend, 2001 #530" w:history="1">
        <w:r w:rsidR="00772F3F">
          <w:rPr>
            <w:noProof/>
          </w:rPr>
          <w:t>Townsend 2001</w:t>
        </w:r>
      </w:hyperlink>
      <w:r w:rsidR="002E468D">
        <w:rPr>
          <w:noProof/>
        </w:rPr>
        <w:t xml:space="preserve">, </w:t>
      </w:r>
      <w:hyperlink w:anchor="_ENREF_151" w:tooltip="Töyrä, 2001 #524" w:history="1">
        <w:r w:rsidR="00772F3F">
          <w:rPr>
            <w:noProof/>
          </w:rPr>
          <w:t>Töyrä et al. 2001</w:t>
        </w:r>
      </w:hyperlink>
      <w:r w:rsidR="002E468D">
        <w:rPr>
          <w:noProof/>
        </w:rPr>
        <w:t xml:space="preserve">, </w:t>
      </w:r>
      <w:hyperlink w:anchor="_ENREF_71" w:tooltip="Karvonen, 2005 #531" w:history="1">
        <w:r w:rsidR="00772F3F">
          <w:rPr>
            <w:noProof/>
          </w:rPr>
          <w:t>Karvonen et al. 2005</w:t>
        </w:r>
      </w:hyperlink>
      <w:r w:rsidR="002E468D">
        <w:rPr>
          <w:noProof/>
        </w:rPr>
        <w:t xml:space="preserve">, </w:t>
      </w:r>
      <w:hyperlink w:anchor="_ENREF_88" w:tooltip="Li, 2005 #435" w:history="1">
        <w:r w:rsidR="00772F3F">
          <w:rPr>
            <w:noProof/>
          </w:rPr>
          <w:t>Li et al. 2005</w:t>
        </w:r>
      </w:hyperlink>
      <w:r w:rsidR="002E468D">
        <w:rPr>
          <w:noProof/>
        </w:rPr>
        <w:t xml:space="preserve">, </w:t>
      </w:r>
      <w:hyperlink w:anchor="_ENREF_79" w:tooltip="Kuang, 2011 #532" w:history="1">
        <w:r w:rsidR="00772F3F">
          <w:rPr>
            <w:noProof/>
          </w:rPr>
          <w:t>Kuang et al. 2011</w:t>
        </w:r>
      </w:hyperlink>
      <w:r w:rsidR="002E468D">
        <w:rPr>
          <w:noProof/>
        </w:rPr>
        <w:t xml:space="preserve">, </w:t>
      </w:r>
      <w:hyperlink w:anchor="_ENREF_160" w:tooltip="White, 2015 #476" w:history="1">
        <w:r w:rsidR="00772F3F">
          <w:rPr>
            <w:noProof/>
          </w:rPr>
          <w:t>White et al. 2015</w:t>
        </w:r>
      </w:hyperlink>
      <w:r w:rsidR="002E468D">
        <w:rPr>
          <w:noProof/>
        </w:rPr>
        <w:t xml:space="preserve">, </w:t>
      </w:r>
      <w:hyperlink w:anchor="_ENREF_164" w:tooltip="Wilusz, 2017 #538" w:history="1">
        <w:r w:rsidR="00772F3F">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48" w:tooltip="Touzi, 2007 #506" w:history="1">
        <w:r w:rsidR="00772F3F">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51" w:tooltip="Töyrä, 2001 #524" w:history="1">
        <w:r w:rsidR="00772F3F">
          <w:rPr>
            <w:noProof/>
          </w:rPr>
          <w:t>Töyrä et al. 2001</w:t>
        </w:r>
      </w:hyperlink>
      <w:r w:rsidR="00BF0155">
        <w:rPr>
          <w:noProof/>
        </w:rPr>
        <w:t xml:space="preserve">, </w:t>
      </w:r>
      <w:hyperlink w:anchor="_ENREF_88" w:tooltip="Li, 2005 #435" w:history="1">
        <w:r w:rsidR="00772F3F">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52" w:tooltip="Ustin, 1991 #540" w:history="1">
        <w:r w:rsidR="00772F3F">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61" w:tooltip="White, 2014 #534" w:history="1">
        <w:r w:rsidR="00772F3F">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57" w:tooltip="Hess, 1995 #517" w:history="1">
        <w:r w:rsidR="00772F3F">
          <w:rPr>
            <w:noProof/>
          </w:rPr>
          <w:t>Hess et al. 1995</w:t>
        </w:r>
      </w:hyperlink>
      <w:r w:rsidR="00F6484C">
        <w:rPr>
          <w:noProof/>
        </w:rPr>
        <w:t xml:space="preserve">, </w:t>
      </w:r>
      <w:hyperlink w:anchor="_ENREF_13" w:tooltip="Bourgeau-Chavez, 2001 #537" w:history="1">
        <w:r w:rsidR="00772F3F">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35" w:tooltip="Scheuchl, 2004 #535" w:history="1">
        <w:r w:rsidR="00772F3F">
          <w:rPr>
            <w:noProof/>
          </w:rPr>
          <w:t>Scheuchl et al. 2004</w:t>
        </w:r>
      </w:hyperlink>
      <w:r w:rsidR="00F6484C">
        <w:rPr>
          <w:noProof/>
        </w:rPr>
        <w:t xml:space="preserve">, </w:t>
      </w:r>
      <w:hyperlink w:anchor="_ENREF_153" w:tooltip="Vachon, 2011 #536" w:history="1">
        <w:r w:rsidR="00772F3F">
          <w:rPr>
            <w:noProof/>
          </w:rPr>
          <w:t>Vachon et al. 2011</w:t>
        </w:r>
      </w:hyperlink>
      <w:r w:rsidR="00F6484C">
        <w:rPr>
          <w:noProof/>
        </w:rPr>
        <w:t xml:space="preserve">, </w:t>
      </w:r>
      <w:hyperlink w:anchor="_ENREF_161" w:tooltip="White, 2014 #534" w:history="1">
        <w:r w:rsidR="00772F3F">
          <w:rPr>
            <w:noProof/>
          </w:rPr>
          <w:t>White et al. 2014</w:t>
        </w:r>
      </w:hyperlink>
      <w:r w:rsidR="00F6484C">
        <w:rPr>
          <w:noProof/>
        </w:rPr>
        <w:t>)</w:t>
      </w:r>
      <w:r w:rsidR="00555CF2">
        <w:fldChar w:fldCharType="end"/>
      </w:r>
      <w:r w:rsidR="00555CF2">
        <w:t>.</w:t>
      </w:r>
    </w:p>
    <w:p w:rsidR="002638DF" w:rsidRDefault="00555CF2" w:rsidP="005A761F">
      <w:r>
        <w:lastRenderedPageBreak/>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60" w:tooltip="White, 2015 #476" w:history="1">
        <w:r w:rsidR="00772F3F">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23" w:tooltip="Pope, 1997 #542" w:history="1">
        <w:r w:rsidR="00772F3F">
          <w:rPr>
            <w:noProof/>
          </w:rPr>
          <w:t>Pope et al. 1997</w:t>
        </w:r>
      </w:hyperlink>
      <w:r w:rsidR="00860D4D">
        <w:rPr>
          <w:noProof/>
        </w:rPr>
        <w:t xml:space="preserve">, </w:t>
      </w:r>
      <w:hyperlink w:anchor="_ENREF_150" w:tooltip="Townsend, 2002 #543" w:history="1">
        <w:r w:rsidR="00772F3F">
          <w:rPr>
            <w:noProof/>
          </w:rPr>
          <w:t>Townsend 2002</w:t>
        </w:r>
      </w:hyperlink>
      <w:r w:rsidR="00860D4D">
        <w:rPr>
          <w:noProof/>
        </w:rPr>
        <w:t xml:space="preserve">, </w:t>
      </w:r>
      <w:hyperlink w:anchor="_ENREF_147" w:tooltip="Touzi, 2004 #544" w:history="1">
        <w:r w:rsidR="00772F3F">
          <w:rPr>
            <w:noProof/>
          </w:rPr>
          <w:t>Touzi et al. 2004</w:t>
        </w:r>
      </w:hyperlink>
      <w:r w:rsidR="00860D4D">
        <w:rPr>
          <w:noProof/>
        </w:rPr>
        <w:t xml:space="preserve">, </w:t>
      </w:r>
      <w:hyperlink w:anchor="_ENREF_17" w:tooltip="Brisco, 2011 #505" w:history="1">
        <w:r w:rsidR="00772F3F">
          <w:rPr>
            <w:noProof/>
          </w:rPr>
          <w:t>Brisco et al. 2011</w:t>
        </w:r>
      </w:hyperlink>
      <w:r w:rsidR="00860D4D">
        <w:rPr>
          <w:noProof/>
        </w:rPr>
        <w:t xml:space="preserve">, </w:t>
      </w:r>
      <w:hyperlink w:anchor="_ENREF_90" w:tooltip="Lopez-Sanchez, 2011 #539" w:history="1">
        <w:r w:rsidR="00772F3F">
          <w:rPr>
            <w:noProof/>
          </w:rPr>
          <w:t>Lopez-Sanchez et al. 2011</w:t>
        </w:r>
      </w:hyperlink>
      <w:r w:rsidR="00860D4D">
        <w:rPr>
          <w:noProof/>
        </w:rPr>
        <w:t xml:space="preserve">, </w:t>
      </w:r>
      <w:hyperlink w:anchor="_ENREF_60" w:tooltip="Hong, 2015 #545" w:history="1">
        <w:r w:rsidR="00772F3F">
          <w:rPr>
            <w:noProof/>
          </w:rPr>
          <w:t>Hong et al. 2015</w:t>
        </w:r>
      </w:hyperlink>
      <w:r w:rsidR="00860D4D">
        <w:rPr>
          <w:noProof/>
        </w:rPr>
        <w:t xml:space="preserve">, </w:t>
      </w:r>
      <w:hyperlink w:anchor="_ENREF_6" w:tooltip="Amani, 2017 #548" w:history="1">
        <w:r w:rsidR="00772F3F">
          <w:rPr>
            <w:noProof/>
          </w:rPr>
          <w:t>Amani et al. 2017</w:t>
        </w:r>
      </w:hyperlink>
      <w:r w:rsidR="00860D4D">
        <w:rPr>
          <w:noProof/>
        </w:rPr>
        <w:t xml:space="preserve">, </w:t>
      </w:r>
      <w:hyperlink w:anchor="_ENREF_21" w:tooltip="Buono, 2017 #549" w:history="1">
        <w:r w:rsidR="00772F3F">
          <w:rPr>
            <w:noProof/>
          </w:rPr>
          <w:t>Buono et al. 2017</w:t>
        </w:r>
      </w:hyperlink>
      <w:r w:rsidR="00860D4D">
        <w:rPr>
          <w:noProof/>
        </w:rPr>
        <w:t xml:space="preserve">, </w:t>
      </w:r>
      <w:hyperlink w:anchor="_ENREF_95" w:tooltip="Mahdavi, 2017 #546" w:history="1">
        <w:r w:rsidR="00772F3F">
          <w:rPr>
            <w:noProof/>
          </w:rPr>
          <w:t>Mahdavi et al. 2017</w:t>
        </w:r>
      </w:hyperlink>
      <w:r w:rsidR="00860D4D">
        <w:rPr>
          <w:noProof/>
        </w:rPr>
        <w:t xml:space="preserve">, </w:t>
      </w:r>
      <w:hyperlink w:anchor="_ENREF_99" w:tooltip="Manavalan, 2017 #521" w:history="1">
        <w:r w:rsidR="00772F3F">
          <w:rPr>
            <w:noProof/>
          </w:rPr>
          <w:t>Manavalan et al. 2017</w:t>
        </w:r>
      </w:hyperlink>
      <w:r w:rsidR="00860D4D">
        <w:rPr>
          <w:noProof/>
        </w:rPr>
        <w:t xml:space="preserve">, </w:t>
      </w:r>
      <w:hyperlink w:anchor="_ENREF_105" w:tooltip="Merchant, 2017 #470" w:history="1">
        <w:r w:rsidR="00772F3F">
          <w:rPr>
            <w:noProof/>
          </w:rPr>
          <w:t>Merchant et al. 2017</w:t>
        </w:r>
      </w:hyperlink>
      <w:r w:rsidR="00860D4D">
        <w:rPr>
          <w:noProof/>
        </w:rPr>
        <w:t xml:space="preserve">, </w:t>
      </w:r>
      <w:hyperlink w:anchor="_ENREF_122" w:tooltip="Pham-Duc, 2017 #547" w:history="1">
        <w:r w:rsidR="00772F3F">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43" w:tooltip="Gallant, 2015 #439" w:history="1">
        <w:r w:rsidR="00772F3F">
          <w:rPr>
            <w:noProof/>
          </w:rPr>
          <w:t>Gallant 2015</w:t>
        </w:r>
      </w:hyperlink>
      <w:r w:rsidR="00860D4D">
        <w:rPr>
          <w:noProof/>
        </w:rPr>
        <w:t xml:space="preserve">, </w:t>
      </w:r>
      <w:hyperlink w:anchor="_ENREF_160" w:tooltip="White, 2015 #476" w:history="1">
        <w:r w:rsidR="00772F3F">
          <w:rPr>
            <w:noProof/>
          </w:rPr>
          <w:t>White et al. 2015</w:t>
        </w:r>
      </w:hyperlink>
      <w:r w:rsidR="00860D4D">
        <w:rPr>
          <w:noProof/>
        </w:rPr>
        <w:t xml:space="preserve">, </w:t>
      </w:r>
      <w:hyperlink w:anchor="_ENREF_51" w:tooltip="Guo, 2017 #550" w:history="1">
        <w:r w:rsidR="00772F3F">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18" w:tooltip="Ouchi, 2013 #522" w:history="1">
        <w:r w:rsidR="00772F3F">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47" w:tooltip="Touzi, 2004 #544" w:history="1">
        <w:r w:rsidR="00772F3F">
          <w:rPr>
            <w:noProof/>
          </w:rPr>
          <w:t>Touzi et al. 2004</w:t>
        </w:r>
      </w:hyperlink>
      <w:r w:rsidR="005653FA">
        <w:rPr>
          <w:noProof/>
        </w:rPr>
        <w:t xml:space="preserve">, </w:t>
      </w:r>
      <w:hyperlink w:anchor="_ENREF_20" w:tooltip="Brisco, 2008 #551" w:history="1">
        <w:r w:rsidR="00772F3F">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47" w:tooltip="Touzi, 2004 #544" w:history="1">
        <w:r w:rsidR="00772F3F">
          <w:rPr>
            <w:noProof/>
          </w:rPr>
          <w:t>Touzi et al. 2004</w:t>
        </w:r>
      </w:hyperlink>
      <w:r>
        <w:rPr>
          <w:noProof/>
        </w:rPr>
        <w:t xml:space="preserve">, </w:t>
      </w:r>
      <w:hyperlink w:anchor="_ENREF_17" w:tooltip="Brisco, 2011 #505" w:history="1">
        <w:r w:rsidR="00772F3F">
          <w:rPr>
            <w:noProof/>
          </w:rPr>
          <w:t>Brisco et al. 2011</w:t>
        </w:r>
      </w:hyperlink>
      <w:r>
        <w:rPr>
          <w:noProof/>
        </w:rPr>
        <w:t xml:space="preserve">, </w:t>
      </w:r>
      <w:hyperlink w:anchor="_ENREF_160" w:tooltip="White, 2015 #476" w:history="1">
        <w:r w:rsidR="00772F3F">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28" w:tooltip="Cloude, 1996 #553" w:history="1">
        <w:r w:rsidR="00772F3F">
          <w:rPr>
            <w:noProof/>
          </w:rPr>
          <w:t>Cloude et al. 1996</w:t>
        </w:r>
      </w:hyperlink>
      <w:r w:rsidR="004B7EDF">
        <w:rPr>
          <w:noProof/>
        </w:rPr>
        <w:t xml:space="preserve">, </w:t>
      </w:r>
      <w:hyperlink w:anchor="_ENREF_52" w:tooltip="Hajnsek, 2003 #552" w:history="1">
        <w:r w:rsidR="00772F3F">
          <w:rPr>
            <w:noProof/>
          </w:rPr>
          <w:t>Hajnsek et al. 2003</w:t>
        </w:r>
      </w:hyperlink>
      <w:r w:rsidR="004B7EDF">
        <w:rPr>
          <w:noProof/>
        </w:rPr>
        <w:t xml:space="preserve">, </w:t>
      </w:r>
      <w:hyperlink w:anchor="_ENREF_147" w:tooltip="Touzi, 2004 #544" w:history="1">
        <w:r w:rsidR="00772F3F">
          <w:rPr>
            <w:noProof/>
          </w:rPr>
          <w:t>Touzi et al. 2004</w:t>
        </w:r>
      </w:hyperlink>
      <w:r w:rsidR="004B7EDF">
        <w:rPr>
          <w:noProof/>
        </w:rPr>
        <w:t xml:space="preserve">, </w:t>
      </w:r>
      <w:hyperlink w:anchor="_ENREF_105" w:tooltip="Merchant, 2017 #470" w:history="1">
        <w:r w:rsidR="00772F3F">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29" w:tooltip="Cloude, 1997 #555" w:history="1">
        <w:r w:rsidR="00772F3F">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41" w:tooltip="Freeman, 1998 #556" w:history="1">
        <w:r w:rsidR="00772F3F">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28" w:tooltip="Cloude, 1996 #553" w:history="1">
        <w:r w:rsidR="00772F3F">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54" w:tooltip="van Zyl, 1989 #554" w:history="1">
        <w:r w:rsidR="00772F3F">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69" w:tooltip="Yamaguchi, 2005 #557" w:history="1">
        <w:r w:rsidR="00772F3F">
          <w:rPr>
            <w:noProof/>
          </w:rPr>
          <w:t>Yamaguchi et al. 2005</w:t>
        </w:r>
      </w:hyperlink>
      <w:r w:rsidR="007B1530">
        <w:rPr>
          <w:noProof/>
        </w:rPr>
        <w:t xml:space="preserve">, </w:t>
      </w:r>
      <w:hyperlink w:anchor="_ENREF_170" w:tooltip="Yamaguchi, 2011 #559" w:history="1">
        <w:r w:rsidR="00772F3F">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48" w:tooltip="Touzi, 2007 #506" w:history="1">
        <w:r w:rsidR="00772F3F">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60" w:tooltip="Hong, 2015 #545" w:history="1">
        <w:r w:rsidR="00772F3F">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40" w:tooltip="Franklin, 2017 #561" w:history="1">
        <w:r w:rsidR="00772F3F">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19" w:tooltip="Brisco, 2013 #558" w:history="1">
        <w:r w:rsidR="00772F3F">
          <w:rPr>
            <w:noProof/>
          </w:rPr>
          <w:t>Brisco et al. 2013</w:t>
        </w:r>
      </w:hyperlink>
      <w:r w:rsidR="00681FB5">
        <w:rPr>
          <w:noProof/>
        </w:rPr>
        <w:t xml:space="preserve">, </w:t>
      </w:r>
      <w:hyperlink w:anchor="_ENREF_105" w:tooltip="Merchant, 2017 #470" w:history="1">
        <w:r w:rsidR="00772F3F">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7" w:tooltip="Brisco, 2011 #505" w:history="1">
        <w:r w:rsidR="00772F3F">
          <w:rPr>
            <w:noProof/>
          </w:rPr>
          <w:t>Brisco et al. 2011</w:t>
        </w:r>
      </w:hyperlink>
      <w:r w:rsidR="006B2917">
        <w:rPr>
          <w:noProof/>
        </w:rPr>
        <w:t xml:space="preserve">, </w:t>
      </w:r>
      <w:hyperlink w:anchor="_ENREF_44" w:tooltip="Gallant, 2014 #560" w:history="1">
        <w:r w:rsidR="00772F3F">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7" w:tooltip="Brisco, 2011 #505" w:history="1">
        <w:r w:rsidR="00772F3F">
          <w:rPr>
            <w:noProof/>
          </w:rPr>
          <w:t>Brisco et al. 2011</w:t>
        </w:r>
      </w:hyperlink>
      <w:r w:rsidR="00483789">
        <w:rPr>
          <w:noProof/>
        </w:rPr>
        <w:t xml:space="preserve">, </w:t>
      </w:r>
      <w:hyperlink w:anchor="_ENREF_60" w:tooltip="Hong, 2015 #545" w:history="1">
        <w:r w:rsidR="00772F3F">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6" w:tooltip="Clewley, 2015 #562" w:history="1">
        <w:r w:rsidR="00772F3F">
          <w:rPr>
            <w:noProof/>
          </w:rPr>
          <w:t xml:space="preserve">Clewley et </w:t>
        </w:r>
        <w:r w:rsidR="00772F3F">
          <w:rPr>
            <w:noProof/>
          </w:rPr>
          <w:t>a</w:t>
        </w:r>
        <w:r w:rsidR="00772F3F">
          <w:rPr>
            <w:noProof/>
          </w:rPr>
          <w:t>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7" w:tooltip="Brisco, 2011 #505" w:history="1">
        <w:r w:rsidR="00772F3F">
          <w:rPr>
            <w:noProof/>
          </w:rPr>
          <w:t>Brisco et al. 2011</w:t>
        </w:r>
      </w:hyperlink>
      <w:r w:rsidR="00A10264">
        <w:rPr>
          <w:noProof/>
        </w:rPr>
        <w:t xml:space="preserve">, </w:t>
      </w:r>
      <w:hyperlink w:anchor="_ENREF_44" w:tooltip="Gallant, 2014 #560" w:history="1">
        <w:r w:rsidR="00772F3F">
          <w:rPr>
            <w:noProof/>
          </w:rPr>
          <w:t>Gallant et al. 2014</w:t>
        </w:r>
      </w:hyperlink>
      <w:r w:rsidR="00A10264">
        <w:rPr>
          <w:noProof/>
        </w:rPr>
        <w:t xml:space="preserve">, </w:t>
      </w:r>
      <w:hyperlink w:anchor="_ENREF_105" w:tooltip="Merchant, 2017 #470" w:history="1">
        <w:r w:rsidR="00772F3F">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7" w:tooltip="Cloude, 1998 #569" w:history="1">
        <w:r w:rsidR="00772F3F">
          <w:rPr>
            <w:noProof/>
          </w:rPr>
          <w:t>Cloude et al. 1998</w:t>
        </w:r>
      </w:hyperlink>
      <w:r w:rsidR="00683BB9">
        <w:rPr>
          <w:noProof/>
        </w:rPr>
        <w:t>)</w:t>
      </w:r>
      <w:r w:rsidR="00683BB9">
        <w:fldChar w:fldCharType="end"/>
      </w:r>
      <w:r w:rsidR="0043691A">
        <w:t xml:space="preserve">, where the resulting interferogram allows the </w:t>
      </w:r>
      <w:r w:rsidR="0043691A">
        <w:lastRenderedPageBreak/>
        <w:t xml:space="preserve">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94" w:tooltip="Madsen, 1998 #567" w:history="1">
        <w:r w:rsidR="00772F3F">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94" w:tooltip="Madsen, 1998 #567" w:history="1">
        <w:r w:rsidR="00772F3F">
          <w:fldChar w:fldCharType="begin"/>
        </w:r>
        <w:r w:rsidR="00772F3F">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Madsen et al. (1998)</w:t>
        </w:r>
        <w:r w:rsidR="00772F3F">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13" w:tooltip="Moreira, 2004 #572" w:history="1">
        <w:r w:rsidR="00772F3F">
          <w:rPr>
            <w:noProof/>
          </w:rPr>
          <w:t>Moreira et al. 2004</w:t>
        </w:r>
      </w:hyperlink>
      <w:r w:rsidR="00C858CD">
        <w:rPr>
          <w:noProof/>
        </w:rPr>
        <w:t xml:space="preserve">, </w:t>
      </w:r>
      <w:hyperlink w:anchor="_ENREF_78" w:tooltip="Krieger, 2007 #570" w:history="1">
        <w:r w:rsidR="00772F3F">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58" w:tooltip="Wdowinski, 2008 #584" w:history="1">
        <w:r w:rsidR="00772F3F">
          <w:rPr>
            <w:noProof/>
          </w:rPr>
          <w:t>Wdowinski et al. 2008a</w:t>
        </w:r>
      </w:hyperlink>
      <w:r w:rsidR="00670AFE">
        <w:rPr>
          <w:noProof/>
        </w:rPr>
        <w:t xml:space="preserve">, </w:t>
      </w:r>
      <w:hyperlink w:anchor="_ENREF_62" w:tooltip="Hong, 2010 #473" w:history="1">
        <w:r w:rsidR="00772F3F">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5" w:tooltip="Alsdorf, 2001 #577" w:history="1">
        <w:r w:rsidR="00772F3F">
          <w:rPr>
            <w:noProof/>
          </w:rPr>
          <w:t>Alsdorf et al. 2001</w:t>
        </w:r>
      </w:hyperlink>
      <w:r w:rsidR="00670AFE">
        <w:rPr>
          <w:noProof/>
        </w:rPr>
        <w:t xml:space="preserve">, </w:t>
      </w:r>
      <w:hyperlink w:anchor="_ENREF_45" w:tooltip="Gondwe, 2010 #580" w:history="1">
        <w:r w:rsidR="00772F3F">
          <w:rPr>
            <w:noProof/>
          </w:rPr>
          <w:t>Gondwe et al. 2010</w:t>
        </w:r>
      </w:hyperlink>
      <w:r w:rsidR="00670AFE">
        <w:rPr>
          <w:noProof/>
        </w:rPr>
        <w:t xml:space="preserve">, </w:t>
      </w:r>
      <w:hyperlink w:anchor="_ENREF_61" w:tooltip="Hong, 2010 #575" w:history="1">
        <w:r w:rsidR="00772F3F">
          <w:rPr>
            <w:noProof/>
          </w:rPr>
          <w:t>Hong et al. 2010a</w:t>
        </w:r>
      </w:hyperlink>
      <w:r w:rsidR="00670AFE">
        <w:rPr>
          <w:noProof/>
        </w:rPr>
        <w:t xml:space="preserve">, </w:t>
      </w:r>
      <w:hyperlink w:anchor="_ENREF_16" w:tooltip="Brisco, 2017 #579" w:history="1">
        <w:r w:rsidR="00772F3F">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59" w:tooltip="Wdowinski, 2008 #472" w:history="1">
        <w:r w:rsidR="00772F3F">
          <w:rPr>
            <w:noProof/>
          </w:rPr>
          <w:t>Wdowinski et al. 2008b</w:t>
        </w:r>
      </w:hyperlink>
      <w:r w:rsidR="00D90CFC">
        <w:rPr>
          <w:noProof/>
        </w:rPr>
        <w:t xml:space="preserve">, </w:t>
      </w:r>
      <w:hyperlink w:anchor="_ENREF_25" w:tooltip="Chul Jung, 2010 #581" w:history="1">
        <w:r w:rsidR="00772F3F">
          <w:rPr>
            <w:noProof/>
          </w:rPr>
          <w:t>Chul Jung et al. 2010</w:t>
        </w:r>
      </w:hyperlink>
      <w:r w:rsidR="00D90CFC">
        <w:rPr>
          <w:noProof/>
        </w:rPr>
        <w:t xml:space="preserve">, </w:t>
      </w:r>
      <w:hyperlink w:anchor="_ENREF_126" w:tooltip="Rebelo, 2010 #591" w:history="1">
        <w:r w:rsidR="00772F3F">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59" w:tooltip="Wdowinski, 2008 #472" w:history="1">
        <w:r w:rsidR="00772F3F">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62" w:tooltip="Hong, 2010 #473" w:history="1">
        <w:r w:rsidR="00772F3F">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62" w:tooltip="Hong, 2010 #473" w:history="1">
        <w:r w:rsidR="00772F3F">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59" w:tooltip="Wdowinski, 2008 #472" w:history="1">
        <w:r w:rsidR="00772F3F">
          <w:rPr>
            <w:noProof/>
          </w:rPr>
          <w:t>Wdowinski et al. 2008b</w:t>
        </w:r>
      </w:hyperlink>
      <w:r>
        <w:rPr>
          <w:noProof/>
        </w:rPr>
        <w:t xml:space="preserve">, </w:t>
      </w:r>
      <w:hyperlink w:anchor="_ENREF_16" w:tooltip="Brisco, 2017 #579" w:history="1">
        <w:r w:rsidR="00772F3F">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73" w:tooltip="Kim, 2009 #576" w:history="1">
        <w:r w:rsidR="00772F3F">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5" w:tooltip="Chul Jung, 2010 #581" w:history="1">
        <w:r w:rsidR="00772F3F">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74" w:tooltip="Kim, 2013 #582" w:history="1">
        <w:r w:rsidR="00772F3F">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5" w:tooltip="Alsdorf, 2001 #577" w:history="1">
        <w:r w:rsidR="00772F3F">
          <w:rPr>
            <w:noProof/>
          </w:rPr>
          <w:t>Alsdorf et al. 2001</w:t>
        </w:r>
      </w:hyperlink>
      <w:r w:rsidR="00D15214">
        <w:rPr>
          <w:noProof/>
        </w:rPr>
        <w:t xml:space="preserve">, </w:t>
      </w:r>
      <w:hyperlink w:anchor="_ENREF_92" w:tooltip="Lu, 2008 #585" w:history="1">
        <w:r w:rsidR="00772F3F">
          <w:rPr>
            <w:noProof/>
          </w:rPr>
          <w:t>Lu et al. 2008</w:t>
        </w:r>
      </w:hyperlink>
      <w:r w:rsidR="00D15214">
        <w:rPr>
          <w:noProof/>
        </w:rPr>
        <w:t xml:space="preserve">, </w:t>
      </w:r>
      <w:hyperlink w:anchor="_ENREF_159" w:tooltip="Wdowinski, 2008 #472" w:history="1">
        <w:r w:rsidR="00772F3F">
          <w:rPr>
            <w:noProof/>
          </w:rPr>
          <w:t>Wdowinski et al. 2008b</w:t>
        </w:r>
      </w:hyperlink>
      <w:r w:rsidR="00D15214">
        <w:rPr>
          <w:noProof/>
        </w:rPr>
        <w:t xml:space="preserve">, </w:t>
      </w:r>
      <w:hyperlink w:anchor="_ENREF_73" w:tooltip="Kim, 2009 #576" w:history="1">
        <w:r w:rsidR="00772F3F">
          <w:rPr>
            <w:noProof/>
          </w:rPr>
          <w:t>Kim et al. 2009</w:t>
        </w:r>
      </w:hyperlink>
      <w:r w:rsidR="00D15214">
        <w:rPr>
          <w:noProof/>
        </w:rPr>
        <w:t xml:space="preserve">, </w:t>
      </w:r>
      <w:hyperlink w:anchor="_ENREF_61" w:tooltip="Hong, 2010 #575" w:history="1">
        <w:r w:rsidR="00772F3F">
          <w:rPr>
            <w:noProof/>
          </w:rPr>
          <w:t>Hong et al. 2010a</w:t>
        </w:r>
      </w:hyperlink>
      <w:r w:rsidR="00D15214">
        <w:rPr>
          <w:noProof/>
        </w:rPr>
        <w:t>)</w:t>
      </w:r>
      <w:r w:rsidR="00D15214">
        <w:fldChar w:fldCharType="end"/>
      </w:r>
      <w:r w:rsidR="00D15214">
        <w:t xml:space="preserve">, </w:t>
      </w:r>
      <w:hyperlink w:anchor="_ENREF_16" w:tooltip="Brisco, 2017 #579" w:history="1">
        <w:r w:rsidR="00772F3F">
          <w:fldChar w:fldCharType="begin"/>
        </w:r>
        <w:r w:rsidR="00772F3F">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772F3F">
          <w:fldChar w:fldCharType="separate"/>
        </w:r>
        <w:r w:rsidR="00772F3F">
          <w:rPr>
            <w:noProof/>
          </w:rPr>
          <w:t>Brisco et al. (2017)</w:t>
        </w:r>
        <w:r w:rsidR="00772F3F">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lastRenderedPageBreak/>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772F3F">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 </w:instrText>
      </w:r>
      <w:r w:rsidR="00753671">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DATA </w:instrText>
      </w:r>
      <w:r w:rsidR="00753671">
        <w:fldChar w:fldCharType="end"/>
      </w:r>
      <w:r w:rsidR="00A61BBF">
        <w:fldChar w:fldCharType="separate"/>
      </w:r>
      <w:r w:rsidR="00753671">
        <w:rPr>
          <w:noProof/>
        </w:rPr>
        <w:t>(</w:t>
      </w:r>
      <w:hyperlink w:anchor="_ENREF_15" w:tooltip="Bourgeau-Chavez, 2005 #592" w:history="1">
        <w:r w:rsidR="00772F3F">
          <w:rPr>
            <w:noProof/>
          </w:rPr>
          <w:t>Bourgeau-Chavez et al. 2005</w:t>
        </w:r>
      </w:hyperlink>
      <w:r w:rsidR="00753671">
        <w:rPr>
          <w:noProof/>
        </w:rPr>
        <w:t xml:space="preserve">, </w:t>
      </w:r>
      <w:hyperlink w:anchor="_ENREF_83" w:tooltip="Lang, 2008 #594" w:history="1">
        <w:r w:rsidR="00772F3F">
          <w:rPr>
            <w:noProof/>
          </w:rPr>
          <w:t>Lang et al. 2008a</w:t>
        </w:r>
      </w:hyperlink>
      <w:r w:rsidR="00753671">
        <w:rPr>
          <w:noProof/>
        </w:rPr>
        <w:t xml:space="preserve">, </w:t>
      </w:r>
      <w:hyperlink w:anchor="_ENREF_100" w:tooltip="Marechal, 2012 #510" w:history="1">
        <w:r w:rsidR="00772F3F">
          <w:rPr>
            <w:noProof/>
          </w:rPr>
          <w:t>Marechal et al. 2012</w:t>
        </w:r>
      </w:hyperlink>
      <w:r w:rsidR="00753671">
        <w:rPr>
          <w:noProof/>
        </w:rPr>
        <w:t xml:space="preserve">, </w:t>
      </w:r>
      <w:hyperlink w:anchor="_ENREF_44" w:tooltip="Gallant, 2014 #560" w:history="1">
        <w:r w:rsidR="00772F3F">
          <w:rPr>
            <w:noProof/>
          </w:rPr>
          <w:t>Gallant et al. 2014</w:t>
        </w:r>
      </w:hyperlink>
      <w:r w:rsidR="00753671">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11" w:tooltip="Montgomery, Submitted #593" w:history="1">
        <w:r w:rsidR="00772F3F">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22" w:tooltip="Pham-Duc, 2017 #547" w:history="1">
        <w:r w:rsidR="00772F3F">
          <w:rPr>
            <w:noProof/>
          </w:rPr>
          <w:t>Pham-Duc et al. 2017</w:t>
        </w:r>
      </w:hyperlink>
      <w:r w:rsidR="00225A9A">
        <w:rPr>
          <w:noProof/>
        </w:rPr>
        <w:t xml:space="preserve">, </w:t>
      </w:r>
      <w:hyperlink w:anchor="_ENREF_164" w:tooltip="Wilusz, 2017 #538" w:history="1">
        <w:r w:rsidR="00772F3F">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44" w:tooltip="Gallant, 2014 #560" w:history="1">
        <w:r w:rsidR="00772F3F">
          <w:rPr>
            <w:noProof/>
          </w:rPr>
          <w:t>Gallant et al. 2014</w:t>
        </w:r>
      </w:hyperlink>
      <w:r w:rsidR="00753671">
        <w:rPr>
          <w:noProof/>
        </w:rPr>
        <w:t xml:space="preserve">, </w:t>
      </w:r>
      <w:hyperlink w:anchor="_ENREF_111" w:tooltip="Montgomery, Submitted #593" w:history="1">
        <w:r w:rsidR="00772F3F">
          <w:rPr>
            <w:noProof/>
          </w:rPr>
          <w:t>Montgomery et al. Submitted</w:t>
        </w:r>
      </w:hyperlink>
      <w:r w:rsidR="00753671">
        <w:rPr>
          <w:noProof/>
        </w:rPr>
        <w:t>)</w:t>
      </w:r>
      <w:r w:rsidR="00753671">
        <w:fldChar w:fldCharType="end"/>
      </w:r>
      <w:r w:rsidR="00225A9A">
        <w:t xml:space="preserve">, conforming to the wetland classification criteria of </w:t>
      </w:r>
      <w:hyperlink w:anchor="_ENREF_140" w:tooltip="Stewart, 1971 #387" w:history="1">
        <w:r w:rsidR="00772F3F">
          <w:fldChar w:fldCharType="begin"/>
        </w:r>
        <w:r w:rsidR="00772F3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772F3F">
          <w:fldChar w:fldCharType="separate"/>
        </w:r>
        <w:r w:rsidR="00772F3F">
          <w:rPr>
            <w:noProof/>
          </w:rPr>
          <w:t>Stewart et al. (1971)</w:t>
        </w:r>
        <w:r w:rsidR="00772F3F">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Pr="00C4004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68" w:tooltip="Jin, 2017 #586" w:history="1">
        <w:r w:rsidR="00772F3F">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85" w:tooltip="Lang, 2009 #588" w:history="1">
        <w:r w:rsidR="00772F3F">
          <w:rPr>
            <w:noProof/>
          </w:rPr>
          <w:t>Lang et al. 2009</w:t>
        </w:r>
      </w:hyperlink>
      <w:r w:rsidR="007A3295">
        <w:rPr>
          <w:noProof/>
        </w:rPr>
        <w:t xml:space="preserve">, </w:t>
      </w:r>
      <w:hyperlink w:anchor="_ENREF_82" w:tooltip="Lang, 2013 #587" w:history="1">
        <w:r w:rsidR="00772F3F">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29" w:tooltip="Riley, 2017 #589" w:history="1">
        <w:r w:rsidR="00772F3F">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85" w:tooltip="Lang, 2009 #588" w:history="1">
        <w:r w:rsidR="00772F3F">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C87046" w:rsidRDefault="00C87046" w:rsidP="00C87046">
      <w:pPr>
        <w:pStyle w:val="ListParagraph"/>
        <w:numPr>
          <w:ilvl w:val="0"/>
          <w:numId w:val="8"/>
        </w:numPr>
      </w:pPr>
      <w:r>
        <w:t>Radarsat Constellation Mission</w:t>
      </w:r>
    </w:p>
    <w:p w:rsidR="00C87046" w:rsidRDefault="00C87046" w:rsidP="00C87046">
      <w:pPr>
        <w:pStyle w:val="ListParagraph"/>
        <w:numPr>
          <w:ilvl w:val="0"/>
          <w:numId w:val="8"/>
        </w:numPr>
      </w:pPr>
      <w:r>
        <w:t>NASA-ISRO Synthetic Aperture Radar (NISAR)</w:t>
      </w:r>
    </w:p>
    <w:p w:rsidR="003F34F6" w:rsidRDefault="00721E55" w:rsidP="003F34F6">
      <w:pPr>
        <w:pStyle w:val="Heading1"/>
      </w:pPr>
      <w:bookmarkStart w:id="38" w:name="_Toc493074553"/>
      <w:r>
        <w:t>General advantages &amp; l</w:t>
      </w:r>
      <w:r w:rsidR="003F34F6">
        <w:t xml:space="preserve">imitations of </w:t>
      </w:r>
      <w:r>
        <w:t>r</w:t>
      </w:r>
      <w:r w:rsidR="003F34F6">
        <w:t xml:space="preserve">emote </w:t>
      </w:r>
      <w:r>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Remote sensing data are often free or inexpensive to buy, however, in some cases data acquisition costs can be s</w:t>
      </w:r>
      <w:bookmarkStart w:id="39" w:name="_GoBack"/>
      <w:bookmarkEnd w:id="39"/>
      <w:r w:rsidR="00276016">
        <w:t xml:space="preserve">ignificant. In addition, data interpretation can in some instances be more expensive and more time-consuming to process than </w:t>
      </w:r>
      <w:r w:rsidR="008E1032">
        <w:t xml:space="preserve">to acquire and process </w:t>
      </w:r>
      <w:r w:rsidR="00276016">
        <w:t xml:space="preserve">field data. However, these scenarios are often limited to poorly designed workflows and/or by the choice of ill-suited remote sensing </w:t>
      </w:r>
      <w:r w:rsidR="00276016">
        <w:lastRenderedPageBreak/>
        <w:t>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19" w:tooltip="Ozesmi, 2002 #427" w:history="1">
        <w:r w:rsidR="00772F3F">
          <w:rPr>
            <w:noProof/>
          </w:rPr>
          <w:t>Ozesmi et al. 2002</w:t>
        </w:r>
      </w:hyperlink>
      <w:r w:rsidR="0057706F">
        <w:rPr>
          <w:noProof/>
        </w:rPr>
        <w:t xml:space="preserve">, </w:t>
      </w:r>
      <w:hyperlink w:anchor="_ENREF_137" w:tooltip="Sethre, 2005 #413" w:history="1">
        <w:r w:rsidR="00772F3F">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69" w:tooltip="Johnson, 1997 #428" w:history="1">
        <w:r w:rsidR="00772F3F">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927273" w:rsidRDefault="0061521A" w:rsidP="00927273">
      <w:pPr>
        <w:pStyle w:val="Heading1"/>
      </w:pPr>
      <w:bookmarkStart w:id="40" w:name="_Toc493074554"/>
      <w:r>
        <w:t xml:space="preserve">Wetland </w:t>
      </w:r>
      <w:r w:rsidR="00927273">
        <w:t>Classification</w:t>
      </w:r>
      <w:r>
        <w:t>: A</w:t>
      </w:r>
      <w:r w:rsidR="00927273">
        <w:t xml:space="preserve"> Method</w:t>
      </w:r>
      <w:r>
        <w:t>ological Review</w:t>
      </w:r>
      <w:bookmarkEnd w:id="40"/>
    </w:p>
    <w:p w:rsidR="006E6668" w:rsidRDefault="006E6668" w:rsidP="00BF0155"/>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41" w:name="_Toc493074555"/>
      <w:r>
        <w:t>Techniques</w:t>
      </w:r>
      <w:bookmarkEnd w:id="41"/>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2" w:name="_Toc493074556"/>
      <w:r>
        <w:lastRenderedPageBreak/>
        <w:t>Problem Statement</w:t>
      </w:r>
      <w:bookmarkEnd w:id="42"/>
    </w:p>
    <w:p w:rsidR="0061521A" w:rsidRPr="0061521A" w:rsidRDefault="0061521A" w:rsidP="0061521A"/>
    <w:p w:rsidR="00DE1C69" w:rsidRDefault="00DE1C69" w:rsidP="00DE1C69">
      <w:pPr>
        <w:pStyle w:val="Heading1"/>
      </w:pPr>
      <w:bookmarkStart w:id="43" w:name="_Toc493074557"/>
      <w:r>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optical </w:t>
      </w:r>
      <w:r w:rsidR="00076958">
        <w:t>properties</w:t>
      </w:r>
      <w:r>
        <w:t xml:space="preserve">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its demonstrated success in the field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A773AC" w:rsidRPr="00A773AC" w:rsidRDefault="00A773AC" w:rsidP="00A773AC">
      <w:r>
        <w:t>A framework possessing the capability to classify wetlands via a top-down hierarchical approach that exhibits both logical and statistical criteria is favoured.</w:t>
      </w:r>
    </w:p>
    <w:p w:rsidR="00ED4FA9" w:rsidRDefault="0061521A" w:rsidP="0061521A">
      <w:pPr>
        <w:pStyle w:val="Heading1"/>
      </w:pPr>
      <w:bookmarkStart w:id="46" w:name="_Toc493074560"/>
      <w:r>
        <w:lastRenderedPageBreak/>
        <w:t>Concluding Remarks</w:t>
      </w:r>
      <w:bookmarkEnd w:id="46"/>
      <w:r w:rsidR="00ED4FA9">
        <w:br w:type="page"/>
      </w:r>
    </w:p>
    <w:p w:rsidR="00ED4FA9" w:rsidRPr="00ED4FA9" w:rsidRDefault="00ED4FA9" w:rsidP="00ED4FA9"/>
    <w:p w:rsidR="00DC0C79" w:rsidRDefault="00F4593C" w:rsidP="00F4593C">
      <w:pPr>
        <w:pStyle w:val="Heading1"/>
      </w:pPr>
      <w:bookmarkStart w:id="47" w:name="_Toc493074561"/>
      <w:r>
        <w:t>References</w:t>
      </w:r>
      <w:bookmarkEnd w:id="47"/>
    </w:p>
    <w:p w:rsidR="00772F3F" w:rsidRPr="00772F3F" w:rsidRDefault="00DC0C79" w:rsidP="00772F3F">
      <w:pPr>
        <w:pStyle w:val="EndNoteBibliography"/>
      </w:pPr>
      <w:r w:rsidRPr="0036117A">
        <w:fldChar w:fldCharType="begin"/>
      </w:r>
      <w:r w:rsidRPr="0036117A">
        <w:instrText xml:space="preserve"> ADDIN EN.REFLIST </w:instrText>
      </w:r>
      <w:r w:rsidRPr="0036117A">
        <w:fldChar w:fldCharType="separate"/>
      </w:r>
      <w:bookmarkStart w:id="48" w:name="_ENREF_1"/>
      <w:r w:rsidR="00772F3F" w:rsidRPr="00772F3F">
        <w:t xml:space="preserve">Abshire, J. B., Sun, X. L., Riris, H., Sirota, J. M., McGarry, J. F., Palm, S., Yi, D. H. and Liiva, P. 2005. Geoscience Laser Altimeter System (GLAS) on the ICESat mission: On-orbit measurement performance. </w:t>
      </w:r>
      <w:r w:rsidR="00772F3F" w:rsidRPr="00772F3F">
        <w:rPr>
          <w:i/>
        </w:rPr>
        <w:t>Geophysical Research Letters</w:t>
      </w:r>
      <w:r w:rsidR="00772F3F" w:rsidRPr="00772F3F">
        <w:t>, Vol. 32, No. L21S02, 10.1029/2005GL024028.</w:t>
      </w:r>
    </w:p>
    <w:bookmarkEnd w:id="48"/>
    <w:p w:rsidR="00772F3F" w:rsidRPr="00772F3F" w:rsidRDefault="00772F3F" w:rsidP="00772F3F">
      <w:pPr>
        <w:pStyle w:val="EndNoteBibliography"/>
        <w:spacing w:after="0"/>
      </w:pPr>
    </w:p>
    <w:p w:rsidR="00772F3F" w:rsidRPr="00772F3F" w:rsidRDefault="00772F3F" w:rsidP="00772F3F">
      <w:pPr>
        <w:pStyle w:val="EndNoteBibliography"/>
      </w:pPr>
      <w:bookmarkStart w:id="49" w:name="_ENREF_2"/>
      <w:r w:rsidRPr="00772F3F">
        <w:t xml:space="preserve">Adam, E., Mutanga, O. and Rugege, D. 2010. Multispectral and hyperspectral remote sensing for identification and mapping of wetland vegetation: a review. </w:t>
      </w:r>
      <w:r w:rsidRPr="00772F3F">
        <w:rPr>
          <w:i/>
        </w:rPr>
        <w:t>Wetlands Ecology and Management</w:t>
      </w:r>
      <w:r w:rsidRPr="00772F3F">
        <w:t>, Vol. 18, No. 3, 281-296.</w:t>
      </w:r>
    </w:p>
    <w:bookmarkEnd w:id="49"/>
    <w:p w:rsidR="00772F3F" w:rsidRPr="00772F3F" w:rsidRDefault="00772F3F" w:rsidP="00772F3F">
      <w:pPr>
        <w:pStyle w:val="EndNoteBibliography"/>
        <w:spacing w:after="0"/>
      </w:pPr>
    </w:p>
    <w:p w:rsidR="00772F3F" w:rsidRPr="00772F3F" w:rsidRDefault="00772F3F" w:rsidP="00772F3F">
      <w:pPr>
        <w:pStyle w:val="EndNoteBibliography"/>
      </w:pPr>
      <w:bookmarkStart w:id="50" w:name="_ENREF_3"/>
      <w:r w:rsidRPr="00772F3F">
        <w:t xml:space="preserve">Adam, S., Wiebe, J., Collins, M. and Pietroniro, A. 1998. Radarsat Flood Mapping in the Peace-Athabasca Delta, Canada. </w:t>
      </w:r>
      <w:r w:rsidRPr="00772F3F">
        <w:rPr>
          <w:i/>
        </w:rPr>
        <w:t>Canadian Journal of Remote Sensing</w:t>
      </w:r>
      <w:r w:rsidRPr="00772F3F">
        <w:t>, Vol. 24, No. 1, 69-79.</w:t>
      </w:r>
    </w:p>
    <w:bookmarkEnd w:id="50"/>
    <w:p w:rsidR="00772F3F" w:rsidRPr="00772F3F" w:rsidRDefault="00772F3F" w:rsidP="00772F3F">
      <w:pPr>
        <w:pStyle w:val="EndNoteBibliography"/>
        <w:spacing w:after="0"/>
      </w:pPr>
    </w:p>
    <w:p w:rsidR="00772F3F" w:rsidRPr="00772F3F" w:rsidRDefault="00772F3F" w:rsidP="00772F3F">
      <w:pPr>
        <w:pStyle w:val="EndNoteBibliography"/>
      </w:pPr>
      <w:bookmarkStart w:id="51" w:name="_ENREF_4"/>
      <w:r w:rsidRPr="00772F3F">
        <w:t xml:space="preserve">Alberta Environment and Sustainable Resource Development. 2015. </w:t>
      </w:r>
      <w:r w:rsidRPr="00772F3F">
        <w:rPr>
          <w:i/>
        </w:rPr>
        <w:t>Alberta Wetland Classification System</w:t>
      </w:r>
      <w:r w:rsidRPr="00772F3F">
        <w:t>. Water Policy Branch, Policy and Planning Division, Edmonton, Alberta, Canada. Report No. ESRD, Water Conservation, 2015, No. 3.</w:t>
      </w:r>
    </w:p>
    <w:bookmarkEnd w:id="51"/>
    <w:p w:rsidR="00772F3F" w:rsidRPr="00772F3F" w:rsidRDefault="00772F3F" w:rsidP="00772F3F">
      <w:pPr>
        <w:pStyle w:val="EndNoteBibliography"/>
        <w:spacing w:after="0"/>
      </w:pPr>
    </w:p>
    <w:p w:rsidR="00772F3F" w:rsidRPr="00772F3F" w:rsidRDefault="00772F3F" w:rsidP="00772F3F">
      <w:pPr>
        <w:pStyle w:val="EndNoteBibliography"/>
      </w:pPr>
      <w:bookmarkStart w:id="52" w:name="_ENREF_5"/>
      <w:r w:rsidRPr="00772F3F">
        <w:t xml:space="preserve">Alsdorf, D. E., Smith, L. C. and Melack, J. M. 2001. Amazon floodplain water level changes measured with interferometric SIR-C radar. </w:t>
      </w:r>
      <w:r w:rsidRPr="00772F3F">
        <w:rPr>
          <w:i/>
        </w:rPr>
        <w:t>IEEE Transactions on Geoscience and Remote Sensing</w:t>
      </w:r>
      <w:r w:rsidRPr="00772F3F">
        <w:t>, Vol. 39, No. 2, 423-431.</w:t>
      </w:r>
    </w:p>
    <w:bookmarkEnd w:id="52"/>
    <w:p w:rsidR="00772F3F" w:rsidRPr="00772F3F" w:rsidRDefault="00772F3F" w:rsidP="00772F3F">
      <w:pPr>
        <w:pStyle w:val="EndNoteBibliography"/>
        <w:spacing w:after="0"/>
      </w:pPr>
    </w:p>
    <w:p w:rsidR="00772F3F" w:rsidRPr="00772F3F" w:rsidRDefault="00772F3F" w:rsidP="00772F3F">
      <w:pPr>
        <w:pStyle w:val="EndNoteBibliography"/>
      </w:pPr>
      <w:bookmarkStart w:id="53" w:name="_ENREF_6"/>
      <w:r w:rsidRPr="00772F3F">
        <w:t xml:space="preserve">Amani, M., Salehi, B., Mahdavi, S., Granger, J. and Brisco, B. 2017. Wetland classification in Newfoundland and Labrador using multi-source SAR and optical data integration. </w:t>
      </w:r>
      <w:r w:rsidRPr="00772F3F">
        <w:rPr>
          <w:i/>
        </w:rPr>
        <w:t>GIScience &amp; Remote Sensing</w:t>
      </w:r>
      <w:r w:rsidRPr="00772F3F">
        <w:t>, Vol. No. 1-18.</w:t>
      </w:r>
    </w:p>
    <w:bookmarkEnd w:id="53"/>
    <w:p w:rsidR="00772F3F" w:rsidRPr="00772F3F" w:rsidRDefault="00772F3F" w:rsidP="00772F3F">
      <w:pPr>
        <w:pStyle w:val="EndNoteBibliography"/>
        <w:spacing w:after="0"/>
      </w:pPr>
    </w:p>
    <w:p w:rsidR="00772F3F" w:rsidRPr="00772F3F" w:rsidRDefault="00772F3F" w:rsidP="00772F3F">
      <w:pPr>
        <w:pStyle w:val="EndNoteBibliography"/>
      </w:pPr>
      <w:bookmarkStart w:id="54" w:name="_ENREF_7"/>
      <w:r w:rsidRPr="00772F3F">
        <w:t xml:space="preserve">Anderson, R. R. and Wobber, F. J. 1973. Wetlands Mapping in New Jersey. </w:t>
      </w:r>
      <w:r w:rsidRPr="00772F3F">
        <w:rPr>
          <w:i/>
        </w:rPr>
        <w:t>Photogrammetric Engineering and Remote Sensing</w:t>
      </w:r>
      <w:r w:rsidRPr="00772F3F">
        <w:t>, Vol. 47, No. 2, 223-227.</w:t>
      </w:r>
    </w:p>
    <w:bookmarkEnd w:id="54"/>
    <w:p w:rsidR="00772F3F" w:rsidRPr="00772F3F" w:rsidRDefault="00772F3F" w:rsidP="00772F3F">
      <w:pPr>
        <w:pStyle w:val="EndNoteBibliography"/>
        <w:spacing w:after="0"/>
      </w:pPr>
    </w:p>
    <w:p w:rsidR="00772F3F" w:rsidRPr="00772F3F" w:rsidRDefault="00772F3F" w:rsidP="00772F3F">
      <w:pPr>
        <w:pStyle w:val="EndNoteBibliography"/>
      </w:pPr>
      <w:bookmarkStart w:id="55" w:name="_ENREF_8"/>
      <w:r w:rsidRPr="00772F3F">
        <w:t xml:space="preserve">Baker, C., Lawrence, R., Montagne, C. and Patten, D. 2006. Mapping wetlands and riparian aeas using Landsat ETM+ imagery and decision-tree-based models. </w:t>
      </w:r>
      <w:r w:rsidRPr="00772F3F">
        <w:rPr>
          <w:i/>
        </w:rPr>
        <w:t>Wetlands</w:t>
      </w:r>
      <w:r w:rsidRPr="00772F3F">
        <w:t>, Vol. 26, No. 2, 465-474.</w:t>
      </w:r>
    </w:p>
    <w:bookmarkEnd w:id="55"/>
    <w:p w:rsidR="00772F3F" w:rsidRPr="00772F3F" w:rsidRDefault="00772F3F" w:rsidP="00772F3F">
      <w:pPr>
        <w:pStyle w:val="EndNoteBibliography"/>
        <w:spacing w:after="0"/>
      </w:pPr>
    </w:p>
    <w:p w:rsidR="00772F3F" w:rsidRPr="00772F3F" w:rsidRDefault="00772F3F" w:rsidP="00772F3F">
      <w:pPr>
        <w:pStyle w:val="EndNoteBibliography"/>
      </w:pPr>
      <w:bookmarkStart w:id="56" w:name="_ENREF_9"/>
      <w:r w:rsidRPr="00772F3F">
        <w:t xml:space="preserve">Beckingham, J. D. and Archibald, J. H. 1996a. </w:t>
      </w:r>
      <w:r w:rsidRPr="00772F3F">
        <w:rPr>
          <w:i/>
        </w:rPr>
        <w:t>Field Guide to Ecosites of Northern Alberta</w:t>
      </w:r>
      <w:r w:rsidRPr="00772F3F">
        <w:t>. Natural Resources Canada, Canadian Forest Service, Edmonton, Alberta, Canada. Report No. Special Report 5.</w:t>
      </w:r>
    </w:p>
    <w:bookmarkEnd w:id="56"/>
    <w:p w:rsidR="00772F3F" w:rsidRPr="00772F3F" w:rsidRDefault="00772F3F" w:rsidP="00772F3F">
      <w:pPr>
        <w:pStyle w:val="EndNoteBibliography"/>
        <w:spacing w:after="0"/>
      </w:pPr>
    </w:p>
    <w:p w:rsidR="00772F3F" w:rsidRPr="00772F3F" w:rsidRDefault="00772F3F" w:rsidP="00772F3F">
      <w:pPr>
        <w:pStyle w:val="EndNoteBibliography"/>
      </w:pPr>
      <w:bookmarkStart w:id="57" w:name="_ENREF_10"/>
      <w:r w:rsidRPr="00772F3F">
        <w:t xml:space="preserve">Beckingham, J. D., Corns, I. G. W. and Archibald, J. H. 1996b. </w:t>
      </w:r>
      <w:r w:rsidRPr="00772F3F">
        <w:rPr>
          <w:i/>
        </w:rPr>
        <w:t>Field guide to ecosites of west-central Alberta</w:t>
      </w:r>
      <w:r w:rsidRPr="00772F3F">
        <w:t>. Natural Resources Canada, Canadian Forest Service, Edmonton, Alberta, Canada. Report No. Special Report 9.</w:t>
      </w:r>
    </w:p>
    <w:bookmarkEnd w:id="57"/>
    <w:p w:rsidR="00772F3F" w:rsidRPr="00772F3F" w:rsidRDefault="00772F3F" w:rsidP="00772F3F">
      <w:pPr>
        <w:pStyle w:val="EndNoteBibliography"/>
        <w:spacing w:after="0"/>
      </w:pPr>
    </w:p>
    <w:p w:rsidR="00772F3F" w:rsidRPr="00772F3F" w:rsidRDefault="00772F3F" w:rsidP="00772F3F">
      <w:pPr>
        <w:pStyle w:val="EndNoteBibliography"/>
      </w:pPr>
      <w:bookmarkStart w:id="58" w:name="_ENREF_11"/>
      <w:r w:rsidRPr="00772F3F">
        <w:t xml:space="preserve">Boerner, W.-M., Mott, H., Luneburg, E., Livingstone, C., Brisco, B., Brown, R. J. and Patterson, J. S. 1998. Polarimetry in Radar Remote Sensing: Basic and Applied Concepts. In </w:t>
      </w:r>
      <w:r w:rsidRPr="00772F3F">
        <w:rPr>
          <w:i/>
        </w:rPr>
        <w:t>Principles and Applications of Imaging Radar, Manual of Remote Sensing, Third Edition, Volume 2</w:t>
      </w:r>
      <w:r w:rsidRPr="00772F3F">
        <w:t>. Edited by F. M. Henderson and A. J. Lewis. John Wiley &amp; Sons, Inc., Toronto, Ontario, Canada,</w:t>
      </w:r>
      <w:r w:rsidRPr="00772F3F">
        <w:rPr>
          <w:b/>
        </w:rPr>
        <w:t xml:space="preserve"> </w:t>
      </w:r>
      <w:r w:rsidRPr="00772F3F">
        <w:t>1-6.</w:t>
      </w:r>
    </w:p>
    <w:bookmarkEnd w:id="58"/>
    <w:p w:rsidR="00772F3F" w:rsidRPr="00772F3F" w:rsidRDefault="00772F3F" w:rsidP="00772F3F">
      <w:pPr>
        <w:pStyle w:val="EndNoteBibliography"/>
        <w:spacing w:after="0"/>
      </w:pPr>
    </w:p>
    <w:p w:rsidR="00772F3F" w:rsidRPr="00772F3F" w:rsidRDefault="00772F3F" w:rsidP="00772F3F">
      <w:pPr>
        <w:pStyle w:val="EndNoteBibliography"/>
      </w:pPr>
      <w:bookmarkStart w:id="59" w:name="_ENREF_12"/>
      <w:r w:rsidRPr="00772F3F">
        <w:lastRenderedPageBreak/>
        <w:t xml:space="preserve">Bolanos, S., Stiff, D., Brisco, B. and Pietroniro, A. 2016. Operational Surface Water Detection and Monitoring Using Radarsat 2. </w:t>
      </w:r>
      <w:r w:rsidRPr="00772F3F">
        <w:rPr>
          <w:i/>
        </w:rPr>
        <w:t>Remote Sensing</w:t>
      </w:r>
      <w:r w:rsidRPr="00772F3F">
        <w:t>, Vol. 8, No. 4, 285.</w:t>
      </w:r>
    </w:p>
    <w:bookmarkEnd w:id="59"/>
    <w:p w:rsidR="00772F3F" w:rsidRPr="00772F3F" w:rsidRDefault="00772F3F" w:rsidP="00772F3F">
      <w:pPr>
        <w:pStyle w:val="EndNoteBibliography"/>
        <w:spacing w:after="0"/>
      </w:pPr>
    </w:p>
    <w:p w:rsidR="00772F3F" w:rsidRPr="00772F3F" w:rsidRDefault="00772F3F" w:rsidP="00772F3F">
      <w:pPr>
        <w:pStyle w:val="EndNoteBibliography"/>
      </w:pPr>
      <w:bookmarkStart w:id="60" w:name="_ENREF_13"/>
      <w:r w:rsidRPr="00772F3F">
        <w:t xml:space="preserve">Bourgeau-Chavez, L. L., Kasischke, E. S., Brunzell, S. M., Mudd, J. P., Smith, K. B. and Frick, A. L. 2001. Analysis of space-borne SAR data for wetland mapping in Virginia riparian ecosystems. </w:t>
      </w:r>
      <w:r w:rsidRPr="00772F3F">
        <w:rPr>
          <w:i/>
        </w:rPr>
        <w:t>International Journal of Remote Sensing</w:t>
      </w:r>
      <w:r w:rsidRPr="00772F3F">
        <w:t>, Vol. 22, No. 18, 3665-3687.</w:t>
      </w:r>
    </w:p>
    <w:bookmarkEnd w:id="60"/>
    <w:p w:rsidR="00772F3F" w:rsidRPr="00772F3F" w:rsidRDefault="00772F3F" w:rsidP="00772F3F">
      <w:pPr>
        <w:pStyle w:val="EndNoteBibliography"/>
        <w:spacing w:after="0"/>
      </w:pPr>
    </w:p>
    <w:p w:rsidR="00772F3F" w:rsidRPr="00772F3F" w:rsidRDefault="00772F3F" w:rsidP="00772F3F">
      <w:pPr>
        <w:pStyle w:val="EndNoteBibliography"/>
      </w:pPr>
      <w:bookmarkStart w:id="61" w:name="_ENREF_14"/>
      <w:r w:rsidRPr="00772F3F">
        <w:t xml:space="preserve">Bourgeau-Chavez, L. L., Riordan, K., Powell, R. B., Miller, N. and Nowels, M. 2009. Improving Wetland Characterization with Multi-Sensor, Multi-Temporal SAR and Optical/Infrared Data Fusion. In </w:t>
      </w:r>
      <w:r w:rsidRPr="00772F3F">
        <w:rPr>
          <w:i/>
        </w:rPr>
        <w:t>Advances in Geoscience and Remote Sensing</w:t>
      </w:r>
      <w:r w:rsidRPr="00772F3F">
        <w:t>. Edited by G. Jedlovec. InTech, Rijeka,</w:t>
      </w:r>
      <w:r w:rsidRPr="00772F3F">
        <w:rPr>
          <w:b/>
        </w:rPr>
        <w:t xml:space="preserve"> </w:t>
      </w:r>
      <w:r w:rsidRPr="00772F3F">
        <w:t>Ch. 33.</w:t>
      </w:r>
    </w:p>
    <w:bookmarkEnd w:id="61"/>
    <w:p w:rsidR="00772F3F" w:rsidRPr="00772F3F" w:rsidRDefault="00772F3F" w:rsidP="00772F3F">
      <w:pPr>
        <w:pStyle w:val="EndNoteBibliography"/>
        <w:spacing w:after="0"/>
      </w:pPr>
    </w:p>
    <w:p w:rsidR="00772F3F" w:rsidRPr="00772F3F" w:rsidRDefault="00772F3F" w:rsidP="00772F3F">
      <w:pPr>
        <w:pStyle w:val="EndNoteBibliography"/>
      </w:pPr>
      <w:bookmarkStart w:id="62" w:name="_ENREF_15"/>
      <w:r w:rsidRPr="00772F3F">
        <w:t xml:space="preserve">Bourgeau-Chavez, L. L., Smith, K. B., Brunzell, S. M., Kasischke, E. S., Romanowicz, E. A. and Richardson, C. J. 2005. Remote monitoring of regional inundation patterns and hydroperiod in the Greater Everglades using Synthetic Aperture Radar. </w:t>
      </w:r>
      <w:r w:rsidRPr="00772F3F">
        <w:rPr>
          <w:i/>
        </w:rPr>
        <w:t>Wetlands</w:t>
      </w:r>
      <w:r w:rsidRPr="00772F3F">
        <w:t>, Vol. 25, No. 1, 176-191.</w:t>
      </w:r>
    </w:p>
    <w:bookmarkEnd w:id="62"/>
    <w:p w:rsidR="00772F3F" w:rsidRPr="00772F3F" w:rsidRDefault="00772F3F" w:rsidP="00772F3F">
      <w:pPr>
        <w:pStyle w:val="EndNoteBibliography"/>
        <w:spacing w:after="0"/>
      </w:pPr>
    </w:p>
    <w:p w:rsidR="00772F3F" w:rsidRPr="00772F3F" w:rsidRDefault="00772F3F" w:rsidP="00772F3F">
      <w:pPr>
        <w:pStyle w:val="EndNoteBibliography"/>
      </w:pPr>
      <w:bookmarkStart w:id="63" w:name="_ENREF_16"/>
      <w:r w:rsidRPr="00772F3F">
        <w:t xml:space="preserve">Brisco, B., Ahern, F., Murnaghan, K., White, L., Canisus, F. and Lancaster, P. 2017. Seasonal Change in Wetland Coherence as an Aid to Wetland Monitoring. </w:t>
      </w:r>
      <w:r w:rsidRPr="00772F3F">
        <w:rPr>
          <w:i/>
        </w:rPr>
        <w:t>Remote Sensing</w:t>
      </w:r>
      <w:r w:rsidRPr="00772F3F">
        <w:t>, Vol. 9, No. 2, 158.</w:t>
      </w:r>
    </w:p>
    <w:bookmarkEnd w:id="63"/>
    <w:p w:rsidR="00772F3F" w:rsidRPr="00772F3F" w:rsidRDefault="00772F3F" w:rsidP="00772F3F">
      <w:pPr>
        <w:pStyle w:val="EndNoteBibliography"/>
        <w:spacing w:after="0"/>
      </w:pPr>
    </w:p>
    <w:p w:rsidR="00772F3F" w:rsidRPr="00772F3F" w:rsidRDefault="00772F3F" w:rsidP="00772F3F">
      <w:pPr>
        <w:pStyle w:val="EndNoteBibliography"/>
      </w:pPr>
      <w:bookmarkStart w:id="64" w:name="_ENREF_17"/>
      <w:r w:rsidRPr="00772F3F">
        <w:t xml:space="preserve">Brisco, B., Kapfer, M., Hirose, T., Tedford, B. and Liu, J. 2011. Evaluation of C-band polarization diversity and polarimetry for wetland mapping. </w:t>
      </w:r>
      <w:r w:rsidRPr="00772F3F">
        <w:rPr>
          <w:i/>
        </w:rPr>
        <w:t>Canadian Journal of Remote Sensing</w:t>
      </w:r>
      <w:r w:rsidRPr="00772F3F">
        <w:t>, Vol. 37, No. 1, 82-92.</w:t>
      </w:r>
    </w:p>
    <w:bookmarkEnd w:id="64"/>
    <w:p w:rsidR="00772F3F" w:rsidRPr="00772F3F" w:rsidRDefault="00772F3F" w:rsidP="00772F3F">
      <w:pPr>
        <w:pStyle w:val="EndNoteBibliography"/>
        <w:spacing w:after="0"/>
      </w:pPr>
    </w:p>
    <w:p w:rsidR="00772F3F" w:rsidRPr="00772F3F" w:rsidRDefault="00772F3F" w:rsidP="00772F3F">
      <w:pPr>
        <w:pStyle w:val="EndNoteBibliography"/>
      </w:pPr>
      <w:bookmarkStart w:id="65" w:name="_ENREF_18"/>
      <w:r w:rsidRPr="00772F3F">
        <w:t xml:space="preserve">Brisco, B., Murnaghan, K., Wdowinski, S. and Hong, S.-H. 2015. Evaluation of RADARSAT-2 Acquisition Modes for Wetland Monitoring Applications. </w:t>
      </w:r>
      <w:r w:rsidRPr="00772F3F">
        <w:rPr>
          <w:i/>
        </w:rPr>
        <w:t>Canadian Journal of Remote Sensing</w:t>
      </w:r>
      <w:r w:rsidRPr="00772F3F">
        <w:t>, Vol. 41, No. 5, 431-439.</w:t>
      </w:r>
    </w:p>
    <w:bookmarkEnd w:id="65"/>
    <w:p w:rsidR="00772F3F" w:rsidRPr="00772F3F" w:rsidRDefault="00772F3F" w:rsidP="00772F3F">
      <w:pPr>
        <w:pStyle w:val="EndNoteBibliography"/>
        <w:spacing w:after="0"/>
      </w:pPr>
    </w:p>
    <w:p w:rsidR="00772F3F" w:rsidRPr="00772F3F" w:rsidRDefault="00772F3F" w:rsidP="00772F3F">
      <w:pPr>
        <w:pStyle w:val="EndNoteBibliography"/>
      </w:pPr>
      <w:bookmarkStart w:id="66" w:name="_ENREF_19"/>
      <w:r w:rsidRPr="00772F3F">
        <w:t xml:space="preserve">Brisco, B., Schmitt, A., Murnaghan, K., Kaya, S. and Roth, A. 2013. SAR polarimetric change detection for flooded vegetation. </w:t>
      </w:r>
      <w:r w:rsidRPr="00772F3F">
        <w:rPr>
          <w:i/>
        </w:rPr>
        <w:t>International Journal of Digital Earth</w:t>
      </w:r>
      <w:r w:rsidRPr="00772F3F">
        <w:t>, Vol. 6, No. 2, 103-114.</w:t>
      </w:r>
    </w:p>
    <w:bookmarkEnd w:id="66"/>
    <w:p w:rsidR="00772F3F" w:rsidRPr="00772F3F" w:rsidRDefault="00772F3F" w:rsidP="00772F3F">
      <w:pPr>
        <w:pStyle w:val="EndNoteBibliography"/>
        <w:spacing w:after="0"/>
      </w:pPr>
    </w:p>
    <w:p w:rsidR="00772F3F" w:rsidRPr="00772F3F" w:rsidRDefault="00772F3F" w:rsidP="00772F3F">
      <w:pPr>
        <w:pStyle w:val="EndNoteBibliography"/>
      </w:pPr>
      <w:bookmarkStart w:id="67" w:name="_ENREF_20"/>
      <w:r w:rsidRPr="00772F3F">
        <w:t xml:space="preserve">Brisco, B., Touzi, R., van der Sanden, J. J., Charbonneau, F., Pultz, T. J. and D'Iorio, M. 2008. Water resource applications with RADARSAT-2 – a preview. </w:t>
      </w:r>
      <w:r w:rsidRPr="00772F3F">
        <w:rPr>
          <w:i/>
        </w:rPr>
        <w:t>International Journal of Digital Earth</w:t>
      </w:r>
      <w:r w:rsidRPr="00772F3F">
        <w:t>, Vol. 1, No. 1, 130-147.</w:t>
      </w:r>
    </w:p>
    <w:bookmarkEnd w:id="67"/>
    <w:p w:rsidR="00772F3F" w:rsidRPr="00772F3F" w:rsidRDefault="00772F3F" w:rsidP="00772F3F">
      <w:pPr>
        <w:pStyle w:val="EndNoteBibliography"/>
        <w:spacing w:after="0"/>
      </w:pPr>
    </w:p>
    <w:p w:rsidR="00772F3F" w:rsidRPr="00772F3F" w:rsidRDefault="00772F3F" w:rsidP="00772F3F">
      <w:pPr>
        <w:pStyle w:val="EndNoteBibliography"/>
      </w:pPr>
      <w:bookmarkStart w:id="68" w:name="_ENREF_21"/>
      <w:r w:rsidRPr="00772F3F">
        <w:t xml:space="preserve">Buono, A., Nunziata, F., Migliaccio, M., Yang, X. and Li, X. 2017. Classification of the Yellow River delta area using fully polarimetric SAR measurements. </w:t>
      </w:r>
      <w:r w:rsidRPr="00772F3F">
        <w:rPr>
          <w:i/>
        </w:rPr>
        <w:t>International Journal of Remote Sensing</w:t>
      </w:r>
      <w:r w:rsidRPr="00772F3F">
        <w:t>, Vol. 38, No. 23, 6714-6734.</w:t>
      </w:r>
    </w:p>
    <w:bookmarkEnd w:id="68"/>
    <w:p w:rsidR="00772F3F" w:rsidRPr="00772F3F" w:rsidRDefault="00772F3F" w:rsidP="00772F3F">
      <w:pPr>
        <w:pStyle w:val="EndNoteBibliography"/>
        <w:spacing w:after="0"/>
      </w:pPr>
    </w:p>
    <w:p w:rsidR="00772F3F" w:rsidRPr="00772F3F" w:rsidRDefault="00772F3F" w:rsidP="00772F3F">
      <w:pPr>
        <w:pStyle w:val="EndNoteBibliography"/>
      </w:pPr>
      <w:bookmarkStart w:id="69" w:name="_ENREF_22"/>
      <w:r w:rsidRPr="00772F3F">
        <w:t xml:space="preserve">Carle, M. V., Wang, L. and Sasser, C. E. 2014. Mapping freshwater marsh species distributions using WorldView-2 high-resolution multispectral satellite imagery. </w:t>
      </w:r>
      <w:r w:rsidRPr="00772F3F">
        <w:rPr>
          <w:i/>
        </w:rPr>
        <w:t>International Journal of Remote Sensing</w:t>
      </w:r>
      <w:r w:rsidRPr="00772F3F">
        <w:t>, Vol. 35, No. 13, 4698-4716.</w:t>
      </w:r>
    </w:p>
    <w:bookmarkEnd w:id="69"/>
    <w:p w:rsidR="00772F3F" w:rsidRPr="00772F3F" w:rsidRDefault="00772F3F" w:rsidP="00772F3F">
      <w:pPr>
        <w:pStyle w:val="EndNoteBibliography"/>
        <w:spacing w:after="0"/>
      </w:pPr>
    </w:p>
    <w:p w:rsidR="00772F3F" w:rsidRPr="00772F3F" w:rsidRDefault="00772F3F" w:rsidP="00772F3F">
      <w:pPr>
        <w:pStyle w:val="EndNoteBibliography"/>
      </w:pPr>
      <w:bookmarkStart w:id="70" w:name="_ENREF_23"/>
      <w:r w:rsidRPr="00772F3F">
        <w:t xml:space="preserve">Chasmer, L. and Hopkinson, C. 2016a. Threshold loss of discontinuous permafrost and landscape evolution. </w:t>
      </w:r>
      <w:r w:rsidRPr="00772F3F">
        <w:rPr>
          <w:i/>
        </w:rPr>
        <w:t>Global Change Biology</w:t>
      </w:r>
      <w:r w:rsidRPr="00772F3F">
        <w:t xml:space="preserve">, Vol. No. </w:t>
      </w:r>
    </w:p>
    <w:bookmarkEnd w:id="70"/>
    <w:p w:rsidR="00772F3F" w:rsidRPr="00772F3F" w:rsidRDefault="00772F3F" w:rsidP="00772F3F">
      <w:pPr>
        <w:pStyle w:val="EndNoteBibliography"/>
        <w:spacing w:after="0"/>
      </w:pPr>
    </w:p>
    <w:p w:rsidR="00772F3F" w:rsidRPr="00772F3F" w:rsidRDefault="00772F3F" w:rsidP="00772F3F">
      <w:pPr>
        <w:pStyle w:val="EndNoteBibliography"/>
      </w:pPr>
      <w:bookmarkStart w:id="71" w:name="_ENREF_24"/>
      <w:r w:rsidRPr="00772F3F">
        <w:lastRenderedPageBreak/>
        <w:t xml:space="preserve">Chasmer, L., Hopkinson, C., Montgomery, J. and Petrone, R. 2016b. A Physically Based Terrain Morphology and Vegetation Structural Classification for Wetlands of the Boreal Plains, Alberta, Canada. </w:t>
      </w:r>
      <w:r w:rsidRPr="00772F3F">
        <w:rPr>
          <w:i/>
        </w:rPr>
        <w:t>Canadian Journal of Remote Sensing</w:t>
      </w:r>
      <w:r w:rsidRPr="00772F3F">
        <w:t>, Vol. 42, No. 5, 521-540.</w:t>
      </w:r>
    </w:p>
    <w:bookmarkEnd w:id="71"/>
    <w:p w:rsidR="00772F3F" w:rsidRPr="00772F3F" w:rsidRDefault="00772F3F" w:rsidP="00772F3F">
      <w:pPr>
        <w:pStyle w:val="EndNoteBibliography"/>
        <w:spacing w:after="0"/>
      </w:pPr>
    </w:p>
    <w:p w:rsidR="00772F3F" w:rsidRPr="00772F3F" w:rsidRDefault="00772F3F" w:rsidP="00772F3F">
      <w:pPr>
        <w:pStyle w:val="EndNoteBibliography"/>
      </w:pPr>
      <w:bookmarkStart w:id="72" w:name="_ENREF_25"/>
      <w:r w:rsidRPr="00772F3F">
        <w:t xml:space="preserve">Chul Jung, H. and Alsdorf, D. 2010. Repeat-pass multi-temporal interferometric SAR coherence variations with Amazon floodplain and lake habitats. </w:t>
      </w:r>
      <w:r w:rsidRPr="00772F3F">
        <w:rPr>
          <w:i/>
        </w:rPr>
        <w:t>International Journal of Remote Sensing</w:t>
      </w:r>
      <w:r w:rsidRPr="00772F3F">
        <w:t>, Vol. 31, No. 4, 881-901.</w:t>
      </w:r>
    </w:p>
    <w:bookmarkEnd w:id="72"/>
    <w:p w:rsidR="00772F3F" w:rsidRPr="00772F3F" w:rsidRDefault="00772F3F" w:rsidP="00772F3F">
      <w:pPr>
        <w:pStyle w:val="EndNoteBibliography"/>
        <w:spacing w:after="0"/>
      </w:pPr>
    </w:p>
    <w:p w:rsidR="00772F3F" w:rsidRPr="00772F3F" w:rsidRDefault="00772F3F" w:rsidP="00772F3F">
      <w:pPr>
        <w:pStyle w:val="EndNoteBibliography"/>
      </w:pPr>
      <w:bookmarkStart w:id="73" w:name="_ENREF_26"/>
      <w:r w:rsidRPr="00772F3F">
        <w:t xml:space="preserve">Clewley, D., Whitcomb, J., Moghaddam, M., McDonald, K., Chapman, B. and Bunting, P. 2015. Evaluation of ALOS PALSAR Data for High-Resolution Mapping of Vegetated Wetlands in Alaska. </w:t>
      </w:r>
      <w:r w:rsidRPr="00772F3F">
        <w:rPr>
          <w:i/>
        </w:rPr>
        <w:t>Remote Sensing</w:t>
      </w:r>
      <w:r w:rsidRPr="00772F3F">
        <w:t>, Vol. 7, No. 6, 7272.</w:t>
      </w:r>
    </w:p>
    <w:bookmarkEnd w:id="73"/>
    <w:p w:rsidR="00772F3F" w:rsidRPr="00772F3F" w:rsidRDefault="00772F3F" w:rsidP="00772F3F">
      <w:pPr>
        <w:pStyle w:val="EndNoteBibliography"/>
        <w:spacing w:after="0"/>
      </w:pPr>
    </w:p>
    <w:p w:rsidR="00772F3F" w:rsidRPr="00772F3F" w:rsidRDefault="00772F3F" w:rsidP="00772F3F">
      <w:pPr>
        <w:pStyle w:val="EndNoteBibliography"/>
      </w:pPr>
      <w:bookmarkStart w:id="74" w:name="_ENREF_27"/>
      <w:r w:rsidRPr="00772F3F">
        <w:t xml:space="preserve">Cloude, S. R. and Papathanassiou, K. P. 1998. Polarimetric SAR interferometry. </w:t>
      </w:r>
      <w:r w:rsidRPr="00772F3F">
        <w:rPr>
          <w:i/>
        </w:rPr>
        <w:t>IEEE Transactions on Geoscience and Remote Sensing</w:t>
      </w:r>
      <w:r w:rsidRPr="00772F3F">
        <w:t>, Vol. 36, No. 5, 1551-1565.</w:t>
      </w:r>
    </w:p>
    <w:bookmarkEnd w:id="74"/>
    <w:p w:rsidR="00772F3F" w:rsidRPr="00772F3F" w:rsidRDefault="00772F3F" w:rsidP="00772F3F">
      <w:pPr>
        <w:pStyle w:val="EndNoteBibliography"/>
        <w:spacing w:after="0"/>
      </w:pPr>
    </w:p>
    <w:p w:rsidR="00772F3F" w:rsidRPr="00772F3F" w:rsidRDefault="00772F3F" w:rsidP="00772F3F">
      <w:pPr>
        <w:pStyle w:val="EndNoteBibliography"/>
      </w:pPr>
      <w:bookmarkStart w:id="75" w:name="_ENREF_28"/>
      <w:r w:rsidRPr="00772F3F">
        <w:t xml:space="preserve">Cloude, S. R. and Pottier, E. 1996. A review of target decomposition theorems in radar polarimetry. </w:t>
      </w:r>
      <w:r w:rsidRPr="00772F3F">
        <w:rPr>
          <w:i/>
        </w:rPr>
        <w:t>IEEE Transactions on Geoscience and Remote Sensing</w:t>
      </w:r>
      <w:r w:rsidRPr="00772F3F">
        <w:t>, Vol. 34, No. 2, 498-518.</w:t>
      </w:r>
    </w:p>
    <w:bookmarkEnd w:id="75"/>
    <w:p w:rsidR="00772F3F" w:rsidRPr="00772F3F" w:rsidRDefault="00772F3F" w:rsidP="00772F3F">
      <w:pPr>
        <w:pStyle w:val="EndNoteBibliography"/>
        <w:spacing w:after="0"/>
      </w:pPr>
    </w:p>
    <w:p w:rsidR="00772F3F" w:rsidRPr="00772F3F" w:rsidRDefault="00772F3F" w:rsidP="00772F3F">
      <w:pPr>
        <w:pStyle w:val="EndNoteBibliography"/>
      </w:pPr>
      <w:bookmarkStart w:id="76" w:name="_ENREF_29"/>
      <w:r w:rsidRPr="00772F3F">
        <w:t xml:space="preserve">Cloude, S. R. and Pottier, E. 1997. An entropy based classification scheme for land applications of polarimetric SAR. </w:t>
      </w:r>
      <w:r w:rsidRPr="00772F3F">
        <w:rPr>
          <w:i/>
        </w:rPr>
        <w:t>IEEE Transactions on Geoscience and Remote Sensing</w:t>
      </w:r>
      <w:r w:rsidRPr="00772F3F">
        <w:t>, Vol. 35, No. 1, 68-78.</w:t>
      </w:r>
    </w:p>
    <w:bookmarkEnd w:id="76"/>
    <w:p w:rsidR="00772F3F" w:rsidRPr="00772F3F" w:rsidRDefault="00772F3F" w:rsidP="00772F3F">
      <w:pPr>
        <w:pStyle w:val="EndNoteBibliography"/>
        <w:spacing w:after="0"/>
      </w:pPr>
    </w:p>
    <w:p w:rsidR="00772F3F" w:rsidRPr="00772F3F" w:rsidRDefault="00772F3F" w:rsidP="00772F3F">
      <w:pPr>
        <w:pStyle w:val="EndNoteBibliography"/>
      </w:pPr>
      <w:bookmarkStart w:id="77" w:name="_ENREF_30"/>
      <w:r w:rsidRPr="00772F3F">
        <w:t xml:space="preserve">Costanza, R., de Groot, R., Sutton, P., van der Ploeg, S., Anderson, S. J., Kubiszewski, I., Farber, S. and Turner, R. K. 2014. Changes in the global value of ecosystem services. </w:t>
      </w:r>
      <w:r w:rsidRPr="00772F3F">
        <w:rPr>
          <w:i/>
        </w:rPr>
        <w:t>Global Environmental Change</w:t>
      </w:r>
      <w:r w:rsidRPr="00772F3F">
        <w:t>, Vol. 26, No. 152-158.</w:t>
      </w:r>
    </w:p>
    <w:bookmarkEnd w:id="77"/>
    <w:p w:rsidR="00772F3F" w:rsidRPr="00772F3F" w:rsidRDefault="00772F3F" w:rsidP="00772F3F">
      <w:pPr>
        <w:pStyle w:val="EndNoteBibliography"/>
        <w:spacing w:after="0"/>
      </w:pPr>
    </w:p>
    <w:p w:rsidR="00772F3F" w:rsidRPr="00772F3F" w:rsidRDefault="00772F3F" w:rsidP="00772F3F">
      <w:pPr>
        <w:pStyle w:val="EndNoteBibliography"/>
      </w:pPr>
      <w:bookmarkStart w:id="78" w:name="_ENREF_31"/>
      <w:r w:rsidRPr="00772F3F">
        <w:t xml:space="preserve">Cowardin, L., Carter, V., Golet, F. and LaRoe, E. 1979. </w:t>
      </w:r>
      <w:r w:rsidRPr="00772F3F">
        <w:rPr>
          <w:i/>
        </w:rPr>
        <w:t>Classification of Wetlands and Deepwater Habitats of the United States</w:t>
      </w:r>
      <w:r w:rsidRPr="00772F3F">
        <w:t xml:space="preserve">. F. a. W. S. U.S. Department of the Interior, Washington, D.C., USA. Report No. </w:t>
      </w:r>
    </w:p>
    <w:bookmarkEnd w:id="78"/>
    <w:p w:rsidR="00772F3F" w:rsidRPr="00772F3F" w:rsidRDefault="00772F3F" w:rsidP="00772F3F">
      <w:pPr>
        <w:pStyle w:val="EndNoteBibliography"/>
        <w:spacing w:after="0"/>
      </w:pPr>
    </w:p>
    <w:p w:rsidR="00772F3F" w:rsidRPr="00772F3F" w:rsidRDefault="00772F3F" w:rsidP="00772F3F">
      <w:pPr>
        <w:pStyle w:val="EndNoteBibliography"/>
      </w:pPr>
      <w:bookmarkStart w:id="79" w:name="_ENREF_32"/>
      <w:r w:rsidRPr="00772F3F">
        <w:t xml:space="preserve">Cowardin, L. M., Gilmer, D. S. and Mechlin, L. M. 1981. Characteristics of Central North Dakota Wetlands Determined from Sample Aerial Photographs and Ground Study. </w:t>
      </w:r>
      <w:r w:rsidRPr="00772F3F">
        <w:rPr>
          <w:i/>
        </w:rPr>
        <w:t>Wildlife Society Bulletin (1973-2006)</w:t>
      </w:r>
      <w:r w:rsidRPr="00772F3F">
        <w:t>, Vol. 9, No. 4, 280-288.</w:t>
      </w:r>
    </w:p>
    <w:bookmarkEnd w:id="79"/>
    <w:p w:rsidR="00772F3F" w:rsidRPr="00772F3F" w:rsidRDefault="00772F3F" w:rsidP="00772F3F">
      <w:pPr>
        <w:pStyle w:val="EndNoteBibliography"/>
        <w:spacing w:after="0"/>
      </w:pPr>
    </w:p>
    <w:p w:rsidR="00772F3F" w:rsidRPr="00772F3F" w:rsidRDefault="00772F3F" w:rsidP="00772F3F">
      <w:pPr>
        <w:pStyle w:val="EndNoteBibliography"/>
      </w:pPr>
      <w:bookmarkStart w:id="80" w:name="_ENREF_33"/>
      <w:r w:rsidRPr="00772F3F">
        <w:t xml:space="preserve">Crevier, Y. and Pultz, T. J. 1996. Analysis of C-band SIR-C radar backscatter over a flooded environment, Red River, Manitoba. In </w:t>
      </w:r>
      <w:r w:rsidRPr="00772F3F">
        <w:rPr>
          <w:i/>
        </w:rPr>
        <w:t xml:space="preserve">Proceedings of the Third International Workshop (NHRI Symposium)-Applications of Remote Sensing in Hydrology, </w:t>
      </w:r>
      <w:r w:rsidRPr="00772F3F">
        <w:t>Greenbelt, MD, USA. Edited by 16-18.</w:t>
      </w:r>
    </w:p>
    <w:bookmarkEnd w:id="80"/>
    <w:p w:rsidR="00772F3F" w:rsidRPr="00772F3F" w:rsidRDefault="00772F3F" w:rsidP="00772F3F">
      <w:pPr>
        <w:pStyle w:val="EndNoteBibliography"/>
        <w:spacing w:after="0"/>
      </w:pPr>
    </w:p>
    <w:p w:rsidR="00772F3F" w:rsidRPr="00772F3F" w:rsidRDefault="00772F3F" w:rsidP="00772F3F">
      <w:pPr>
        <w:pStyle w:val="EndNoteBibliography"/>
      </w:pPr>
      <w:bookmarkStart w:id="81" w:name="_ENREF_34"/>
      <w:r w:rsidRPr="00772F3F">
        <w:t xml:space="preserve">Crooks, S., Herr, D., Tamelander, J., Laffoley, D. and Vandever, J. 2011. </w:t>
      </w:r>
      <w:r w:rsidRPr="00772F3F">
        <w:rPr>
          <w:i/>
        </w:rPr>
        <w:t>Mitigating Climate Change through Restoration and Management of Coastal Wetlands and Near-shore Marine Ecosystems: Challenges and Opportunities</w:t>
      </w:r>
      <w:r w:rsidRPr="00772F3F">
        <w:t xml:space="preserve"> World Bank, Washington D.C., USA [online]. Available from http://siteresources.worldbank.org/ENVIRONMENT/Resources/MtgtnCCthruMgtofCoastalWetlands.pdf [cited </w:t>
      </w:r>
    </w:p>
    <w:bookmarkEnd w:id="81"/>
    <w:p w:rsidR="00772F3F" w:rsidRPr="00772F3F" w:rsidRDefault="00772F3F" w:rsidP="00772F3F">
      <w:pPr>
        <w:pStyle w:val="EndNoteBibliography"/>
        <w:spacing w:after="0"/>
      </w:pPr>
    </w:p>
    <w:p w:rsidR="00772F3F" w:rsidRPr="00772F3F" w:rsidRDefault="00772F3F" w:rsidP="00772F3F">
      <w:pPr>
        <w:pStyle w:val="EndNoteBibliography"/>
      </w:pPr>
      <w:bookmarkStart w:id="82" w:name="_ENREF_35"/>
      <w:r w:rsidRPr="00772F3F">
        <w:lastRenderedPageBreak/>
        <w:t xml:space="preserve">Daily, G. C. 1997. </w:t>
      </w:r>
      <w:r w:rsidRPr="00772F3F">
        <w:rPr>
          <w:i/>
        </w:rPr>
        <w:t>Natures Services: Societal dependence on natural ecosystems</w:t>
      </w:r>
      <w:r w:rsidRPr="00772F3F">
        <w:t>. Island Press, Washington, DC, USA.</w:t>
      </w:r>
    </w:p>
    <w:bookmarkEnd w:id="82"/>
    <w:p w:rsidR="00772F3F" w:rsidRPr="00772F3F" w:rsidRDefault="00772F3F" w:rsidP="00772F3F">
      <w:pPr>
        <w:pStyle w:val="EndNoteBibliography"/>
        <w:spacing w:after="0"/>
      </w:pPr>
    </w:p>
    <w:p w:rsidR="00772F3F" w:rsidRPr="00772F3F" w:rsidRDefault="00772F3F" w:rsidP="00772F3F">
      <w:pPr>
        <w:pStyle w:val="EndNoteBibliography"/>
      </w:pPr>
      <w:bookmarkStart w:id="83" w:name="_ENREF_36"/>
      <w:r w:rsidRPr="00772F3F">
        <w:t xml:space="preserve">Devito, K. J., Creed, I. F. and Fraser, C. J. D. 2005. Controls on runoff from a partially harvested aspen-forested headwater catchment, Boreal Plain, Canada. </w:t>
      </w:r>
      <w:r w:rsidRPr="00772F3F">
        <w:rPr>
          <w:i/>
        </w:rPr>
        <w:t>Hydrological Processes</w:t>
      </w:r>
      <w:r w:rsidRPr="00772F3F">
        <w:t>, Vol. 19, No. 1, 3-25.</w:t>
      </w:r>
    </w:p>
    <w:bookmarkEnd w:id="83"/>
    <w:p w:rsidR="00772F3F" w:rsidRPr="00772F3F" w:rsidRDefault="00772F3F" w:rsidP="00772F3F">
      <w:pPr>
        <w:pStyle w:val="EndNoteBibliography"/>
        <w:spacing w:after="0"/>
      </w:pPr>
    </w:p>
    <w:p w:rsidR="00772F3F" w:rsidRPr="00772F3F" w:rsidRDefault="00772F3F" w:rsidP="00772F3F">
      <w:pPr>
        <w:pStyle w:val="EndNoteBibliography"/>
      </w:pPr>
      <w:bookmarkStart w:id="84" w:name="_ENREF_37"/>
      <w:r w:rsidRPr="00772F3F">
        <w:t xml:space="preserve">Dobson, M. C., Ulaby, F. T., LeToan, T., Beaudoin, A., Kasischke, E. S. and Christensen, N. 1992. Dependence of radar backscatter on coniferous forest biomass. </w:t>
      </w:r>
      <w:r w:rsidRPr="00772F3F">
        <w:rPr>
          <w:i/>
        </w:rPr>
        <w:t>IEEE Transactions on Geoscience and Remote Sensing</w:t>
      </w:r>
      <w:r w:rsidRPr="00772F3F">
        <w:t>, Vol. 30, No. 2, 412-415.</w:t>
      </w:r>
    </w:p>
    <w:bookmarkEnd w:id="84"/>
    <w:p w:rsidR="00772F3F" w:rsidRPr="00772F3F" w:rsidRDefault="00772F3F" w:rsidP="00772F3F">
      <w:pPr>
        <w:pStyle w:val="EndNoteBibliography"/>
        <w:spacing w:after="0"/>
      </w:pPr>
    </w:p>
    <w:p w:rsidR="00772F3F" w:rsidRPr="00772F3F" w:rsidRDefault="00772F3F" w:rsidP="00772F3F">
      <w:pPr>
        <w:pStyle w:val="EndNoteBibliography"/>
      </w:pPr>
      <w:bookmarkStart w:id="85" w:name="_ENREF_38"/>
      <w:r w:rsidRPr="00772F3F">
        <w:t xml:space="preserve">Ducks Unlimited Canada. 2011. </w:t>
      </w:r>
      <w:r w:rsidRPr="00772F3F">
        <w:rPr>
          <w:i/>
        </w:rPr>
        <w:t>Enhanced Wetland Classification Products User Guide Version 1.0</w:t>
      </w:r>
      <w:r w:rsidRPr="00772F3F">
        <w:t xml:space="preserve"> [online]. Available from http://www.ducks.ca/assets/2015/09/ewc-inferred-products.pdf [cited June 2017].</w:t>
      </w:r>
    </w:p>
    <w:bookmarkEnd w:id="85"/>
    <w:p w:rsidR="00772F3F" w:rsidRPr="00772F3F" w:rsidRDefault="00772F3F" w:rsidP="00772F3F">
      <w:pPr>
        <w:pStyle w:val="EndNoteBibliography"/>
        <w:spacing w:after="0"/>
      </w:pPr>
    </w:p>
    <w:p w:rsidR="00772F3F" w:rsidRPr="00772F3F" w:rsidRDefault="00772F3F" w:rsidP="00772F3F">
      <w:pPr>
        <w:pStyle w:val="EndNoteBibliography"/>
      </w:pPr>
      <w:bookmarkStart w:id="86" w:name="_ENREF_39"/>
      <w:r w:rsidRPr="00772F3F">
        <w:t xml:space="preserve">Erwin, K. L. 2008. Wetlands and global climate change: the role of wetland restoration in a changing world. </w:t>
      </w:r>
      <w:r w:rsidRPr="00772F3F">
        <w:rPr>
          <w:i/>
        </w:rPr>
        <w:t>Wetlands Ecology and Management</w:t>
      </w:r>
      <w:r w:rsidRPr="00772F3F">
        <w:t>, Vol. 17, No. 1, 71.</w:t>
      </w:r>
    </w:p>
    <w:bookmarkEnd w:id="86"/>
    <w:p w:rsidR="00772F3F" w:rsidRPr="00772F3F" w:rsidRDefault="00772F3F" w:rsidP="00772F3F">
      <w:pPr>
        <w:pStyle w:val="EndNoteBibliography"/>
        <w:spacing w:after="0"/>
      </w:pPr>
    </w:p>
    <w:p w:rsidR="00772F3F" w:rsidRPr="00772F3F" w:rsidRDefault="00772F3F" w:rsidP="00772F3F">
      <w:pPr>
        <w:pStyle w:val="EndNoteBibliography"/>
      </w:pPr>
      <w:bookmarkStart w:id="87" w:name="_ENREF_40"/>
      <w:r w:rsidRPr="00772F3F">
        <w:t xml:space="preserve">Franklin, S. E. and Ahmed, O. S. 2017. Object-based Wetland Characterization Using Radarsat-2 Quad-Polarimetric SAR Data, Landsat-8 OLI Imagery, and Airborne Lidar- Derived Geomorphometric Variables. </w:t>
      </w:r>
      <w:r w:rsidRPr="00772F3F">
        <w:rPr>
          <w:i/>
        </w:rPr>
        <w:t>Photogrammetric Engineering and Remote Sensing</w:t>
      </w:r>
      <w:r w:rsidRPr="00772F3F">
        <w:t>, Vol. 83, No. 1, 27-36.</w:t>
      </w:r>
    </w:p>
    <w:bookmarkEnd w:id="87"/>
    <w:p w:rsidR="00772F3F" w:rsidRPr="00772F3F" w:rsidRDefault="00772F3F" w:rsidP="00772F3F">
      <w:pPr>
        <w:pStyle w:val="EndNoteBibliography"/>
        <w:spacing w:after="0"/>
      </w:pPr>
    </w:p>
    <w:p w:rsidR="00772F3F" w:rsidRPr="00772F3F" w:rsidRDefault="00772F3F" w:rsidP="00772F3F">
      <w:pPr>
        <w:pStyle w:val="EndNoteBibliography"/>
      </w:pPr>
      <w:bookmarkStart w:id="88" w:name="_ENREF_41"/>
      <w:r w:rsidRPr="00772F3F">
        <w:t xml:space="preserve">Freeman, A. and Durden, S. L. 1998. A three-component scattering model for polarimetric SAR data. </w:t>
      </w:r>
      <w:r w:rsidRPr="00772F3F">
        <w:rPr>
          <w:i/>
        </w:rPr>
        <w:t>IEEE Transactions on Geoscience and Remote Sensing</w:t>
      </w:r>
      <w:r w:rsidRPr="00772F3F">
        <w:t>, Vol. 36, No. 3, 963-973.</w:t>
      </w:r>
    </w:p>
    <w:bookmarkEnd w:id="88"/>
    <w:p w:rsidR="00772F3F" w:rsidRPr="00772F3F" w:rsidRDefault="00772F3F" w:rsidP="00772F3F">
      <w:pPr>
        <w:pStyle w:val="EndNoteBibliography"/>
        <w:spacing w:after="0"/>
      </w:pPr>
    </w:p>
    <w:p w:rsidR="00772F3F" w:rsidRPr="00772F3F" w:rsidRDefault="00772F3F" w:rsidP="00772F3F">
      <w:pPr>
        <w:pStyle w:val="EndNoteBibliography"/>
      </w:pPr>
      <w:bookmarkStart w:id="89" w:name="_ENREF_42"/>
      <w:r w:rsidRPr="00772F3F">
        <w:t xml:space="preserve">Frohn, R. C., Reif, M., Lane, C. and Autrey, B. 2009. Satellite Remote Sensing of Isolated Wetlands Using Object-Oriented Classification of Landsat-7 Data. </w:t>
      </w:r>
      <w:r w:rsidRPr="00772F3F">
        <w:rPr>
          <w:i/>
        </w:rPr>
        <w:t>Wetlands</w:t>
      </w:r>
      <w:r w:rsidRPr="00772F3F">
        <w:t>, Vol. 29, No. 3, 931-941.</w:t>
      </w:r>
    </w:p>
    <w:bookmarkEnd w:id="89"/>
    <w:p w:rsidR="00772F3F" w:rsidRPr="00772F3F" w:rsidRDefault="00772F3F" w:rsidP="00772F3F">
      <w:pPr>
        <w:pStyle w:val="EndNoteBibliography"/>
        <w:spacing w:after="0"/>
      </w:pPr>
    </w:p>
    <w:p w:rsidR="00772F3F" w:rsidRPr="00772F3F" w:rsidRDefault="00772F3F" w:rsidP="00772F3F">
      <w:pPr>
        <w:pStyle w:val="EndNoteBibliography"/>
      </w:pPr>
      <w:bookmarkStart w:id="90" w:name="_ENREF_43"/>
      <w:r w:rsidRPr="00772F3F">
        <w:t xml:space="preserve">Gallant, A. 2015. The Challenges of Remote Monitoring of Wetlands. </w:t>
      </w:r>
      <w:r w:rsidRPr="00772F3F">
        <w:rPr>
          <w:i/>
        </w:rPr>
        <w:t>Remote Sensing</w:t>
      </w:r>
      <w:r w:rsidRPr="00772F3F">
        <w:t>, Vol. 7, No. 8, 10938.</w:t>
      </w:r>
    </w:p>
    <w:bookmarkEnd w:id="90"/>
    <w:p w:rsidR="00772F3F" w:rsidRPr="00772F3F" w:rsidRDefault="00772F3F" w:rsidP="00772F3F">
      <w:pPr>
        <w:pStyle w:val="EndNoteBibliography"/>
        <w:spacing w:after="0"/>
      </w:pPr>
    </w:p>
    <w:p w:rsidR="00772F3F" w:rsidRPr="00772F3F" w:rsidRDefault="00772F3F" w:rsidP="00772F3F">
      <w:pPr>
        <w:pStyle w:val="EndNoteBibliography"/>
      </w:pPr>
      <w:bookmarkStart w:id="91" w:name="_ENREF_44"/>
      <w:r w:rsidRPr="00772F3F">
        <w:t xml:space="preserve">Gallant, A., Kaya, S., White, L., Brisco, B., Roth, M., Sadinski, W. and Rover, J. 2014. Detecting Emergence, Growth, and Senescence of Wetland Vegetation with Polarimetric Synthetic Aperture Radar (SAR) Data. </w:t>
      </w:r>
      <w:r w:rsidRPr="00772F3F">
        <w:rPr>
          <w:i/>
        </w:rPr>
        <w:t>Water</w:t>
      </w:r>
      <w:r w:rsidRPr="00772F3F">
        <w:t>, Vol. 6, No. 3, 694.</w:t>
      </w:r>
    </w:p>
    <w:bookmarkEnd w:id="91"/>
    <w:p w:rsidR="00772F3F" w:rsidRPr="00772F3F" w:rsidRDefault="00772F3F" w:rsidP="00772F3F">
      <w:pPr>
        <w:pStyle w:val="EndNoteBibliography"/>
        <w:spacing w:after="0"/>
      </w:pPr>
    </w:p>
    <w:p w:rsidR="00772F3F" w:rsidRPr="00772F3F" w:rsidRDefault="00772F3F" w:rsidP="00772F3F">
      <w:pPr>
        <w:pStyle w:val="EndNoteBibliography"/>
      </w:pPr>
      <w:bookmarkStart w:id="92" w:name="_ENREF_45"/>
      <w:r w:rsidRPr="00772F3F">
        <w:t xml:space="preserve">Gondwe, B. R. N., Hong, S.-H., Wdowinski, S. and Bauer-Gottwein, P. 2010. Hydrologic Dynamics of the Ground-Water-Dependent Sian Ka’an Wetlands, Mexico, Derived from InSAR and SAR Data. </w:t>
      </w:r>
      <w:r w:rsidRPr="00772F3F">
        <w:rPr>
          <w:i/>
        </w:rPr>
        <w:t>Wetlands</w:t>
      </w:r>
      <w:r w:rsidRPr="00772F3F">
        <w:t>, Vol. 30, No. 1, 1-13.</w:t>
      </w:r>
    </w:p>
    <w:bookmarkEnd w:id="92"/>
    <w:p w:rsidR="00772F3F" w:rsidRPr="00772F3F" w:rsidRDefault="00772F3F" w:rsidP="00772F3F">
      <w:pPr>
        <w:pStyle w:val="EndNoteBibliography"/>
        <w:spacing w:after="0"/>
      </w:pPr>
    </w:p>
    <w:p w:rsidR="00772F3F" w:rsidRPr="00772F3F" w:rsidRDefault="00772F3F" w:rsidP="00772F3F">
      <w:pPr>
        <w:pStyle w:val="EndNoteBibliography"/>
      </w:pPr>
      <w:bookmarkStart w:id="93" w:name="_ENREF_46"/>
      <w:r w:rsidRPr="00772F3F">
        <w:t xml:space="preserve">Govender, M., Chetty, K. and Bulcock, H. 2007. A review of hyperspectral remote sensing and its application in vegetation and water resource studies. </w:t>
      </w:r>
      <w:r w:rsidRPr="00772F3F">
        <w:rPr>
          <w:i/>
        </w:rPr>
        <w:t>Water SA</w:t>
      </w:r>
      <w:r w:rsidRPr="00772F3F">
        <w:t>, Vol. 33, No. 2, 145-151.</w:t>
      </w:r>
    </w:p>
    <w:bookmarkEnd w:id="93"/>
    <w:p w:rsidR="00772F3F" w:rsidRPr="00772F3F" w:rsidRDefault="00772F3F" w:rsidP="00772F3F">
      <w:pPr>
        <w:pStyle w:val="EndNoteBibliography"/>
        <w:spacing w:after="0"/>
      </w:pPr>
    </w:p>
    <w:p w:rsidR="00772F3F" w:rsidRPr="00772F3F" w:rsidRDefault="00772F3F" w:rsidP="00772F3F">
      <w:pPr>
        <w:pStyle w:val="EndNoteBibliography"/>
      </w:pPr>
      <w:bookmarkStart w:id="94" w:name="_ENREF_47"/>
      <w:r w:rsidRPr="00772F3F">
        <w:t xml:space="preserve">Government of Alberta. 2013. </w:t>
      </w:r>
      <w:r w:rsidRPr="00772F3F">
        <w:rPr>
          <w:i/>
        </w:rPr>
        <w:t>Alberta Wetland Policy</w:t>
      </w:r>
      <w:r w:rsidRPr="00772F3F">
        <w:t xml:space="preserve"> [online]. Available from http://aep.alberta.ca/water/programs-and-services/wetlands/documents/AlbertaWetlandPolicy-Sep2013.pdf [cited April 2017].</w:t>
      </w:r>
    </w:p>
    <w:bookmarkEnd w:id="94"/>
    <w:p w:rsidR="00772F3F" w:rsidRPr="00772F3F" w:rsidRDefault="00772F3F" w:rsidP="00772F3F">
      <w:pPr>
        <w:pStyle w:val="EndNoteBibliography"/>
        <w:spacing w:after="0"/>
      </w:pPr>
    </w:p>
    <w:p w:rsidR="00772F3F" w:rsidRPr="00772F3F" w:rsidRDefault="00772F3F" w:rsidP="00772F3F">
      <w:pPr>
        <w:pStyle w:val="EndNoteBibliography"/>
      </w:pPr>
      <w:bookmarkStart w:id="95" w:name="_ENREF_48"/>
      <w:r w:rsidRPr="00772F3F">
        <w:t xml:space="preserve">Government of Alberta. 2017. </w:t>
      </w:r>
      <w:r w:rsidRPr="00772F3F">
        <w:rPr>
          <w:i/>
        </w:rPr>
        <w:t>Alberta Merged Wetland Inventory</w:t>
      </w:r>
      <w:r w:rsidRPr="00772F3F">
        <w:t xml:space="preserve"> [online]. Available from http://aep.alberta.ca/forms-maps-services/maps/resource-data-product-catalogue/biophysical.aspx [cited April 2017].</w:t>
      </w:r>
    </w:p>
    <w:bookmarkEnd w:id="95"/>
    <w:p w:rsidR="00772F3F" w:rsidRPr="00772F3F" w:rsidRDefault="00772F3F" w:rsidP="00772F3F">
      <w:pPr>
        <w:pStyle w:val="EndNoteBibliography"/>
        <w:spacing w:after="0"/>
      </w:pPr>
    </w:p>
    <w:p w:rsidR="00772F3F" w:rsidRPr="00772F3F" w:rsidRDefault="00772F3F" w:rsidP="00772F3F">
      <w:pPr>
        <w:pStyle w:val="EndNoteBibliography"/>
      </w:pPr>
      <w:bookmarkStart w:id="96" w:name="_ENREF_49"/>
      <w:r w:rsidRPr="00772F3F">
        <w:t xml:space="preserve">Government of Canada. 1991. </w:t>
      </w:r>
      <w:r w:rsidRPr="00772F3F">
        <w:rPr>
          <w:i/>
        </w:rPr>
        <w:t>The federal policy on wetland conservation</w:t>
      </w:r>
      <w:r w:rsidRPr="00772F3F">
        <w:t xml:space="preserve">. Ottawa, Ontario, Canada. Report No. </w:t>
      </w:r>
    </w:p>
    <w:bookmarkEnd w:id="96"/>
    <w:p w:rsidR="00772F3F" w:rsidRPr="00772F3F" w:rsidRDefault="00772F3F" w:rsidP="00772F3F">
      <w:pPr>
        <w:pStyle w:val="EndNoteBibliography"/>
        <w:spacing w:after="0"/>
      </w:pPr>
    </w:p>
    <w:p w:rsidR="00772F3F" w:rsidRPr="00772F3F" w:rsidRDefault="00772F3F" w:rsidP="00772F3F">
      <w:pPr>
        <w:pStyle w:val="EndNoteBibliography"/>
      </w:pPr>
      <w:bookmarkStart w:id="97" w:name="_ENREF_50"/>
      <w:r w:rsidRPr="00772F3F">
        <w:t xml:space="preserve">Grenier, M., Labrecque, S., Garneau, M. and Tremblay, A. 2008. Object-based classification of a SPOT-4 image for mapping wetlands in the context of greenhouse gases emissions: the case of the Eastmain region, Québec, Canada. </w:t>
      </w:r>
      <w:r w:rsidRPr="00772F3F">
        <w:rPr>
          <w:i/>
        </w:rPr>
        <w:t>Canadian Journal of Remote Sensing</w:t>
      </w:r>
      <w:r w:rsidRPr="00772F3F">
        <w:t>, Vol. 34, No. 2, S398-S413.</w:t>
      </w:r>
    </w:p>
    <w:bookmarkEnd w:id="97"/>
    <w:p w:rsidR="00772F3F" w:rsidRPr="00772F3F" w:rsidRDefault="00772F3F" w:rsidP="00772F3F">
      <w:pPr>
        <w:pStyle w:val="EndNoteBibliography"/>
        <w:spacing w:after="0"/>
      </w:pPr>
    </w:p>
    <w:p w:rsidR="00772F3F" w:rsidRPr="00772F3F" w:rsidRDefault="00772F3F" w:rsidP="00772F3F">
      <w:pPr>
        <w:pStyle w:val="EndNoteBibliography"/>
      </w:pPr>
      <w:bookmarkStart w:id="98" w:name="_ENREF_51"/>
      <w:r w:rsidRPr="00772F3F">
        <w:t xml:space="preserve">Guo, M., Li, J., Sheng, C., Xu, J. and Wu, L. 2017. A Review of Wetland Remote Sensing. </w:t>
      </w:r>
      <w:r w:rsidRPr="00772F3F">
        <w:rPr>
          <w:i/>
        </w:rPr>
        <w:t>Sensors</w:t>
      </w:r>
      <w:r w:rsidRPr="00772F3F">
        <w:t>, Vol. 17, No. 4, 777.</w:t>
      </w:r>
    </w:p>
    <w:bookmarkEnd w:id="98"/>
    <w:p w:rsidR="00772F3F" w:rsidRPr="00772F3F" w:rsidRDefault="00772F3F" w:rsidP="00772F3F">
      <w:pPr>
        <w:pStyle w:val="EndNoteBibliography"/>
        <w:spacing w:after="0"/>
      </w:pPr>
    </w:p>
    <w:p w:rsidR="00772F3F" w:rsidRPr="00772F3F" w:rsidRDefault="00772F3F" w:rsidP="00772F3F">
      <w:pPr>
        <w:pStyle w:val="EndNoteBibliography"/>
      </w:pPr>
      <w:bookmarkStart w:id="99" w:name="_ENREF_52"/>
      <w:r w:rsidRPr="00772F3F">
        <w:t xml:space="preserve">Hajnsek, I., Pottier, E. and Cloude, S. R. 2003. Inversion of surface parameters from polarimetric SAR. </w:t>
      </w:r>
      <w:r w:rsidRPr="00772F3F">
        <w:rPr>
          <w:i/>
        </w:rPr>
        <w:t>IEEE Transactions on Geoscience and Remote Sensing</w:t>
      </w:r>
      <w:r w:rsidRPr="00772F3F">
        <w:t>, Vol. 41, No. 4, 727-744.</w:t>
      </w:r>
    </w:p>
    <w:bookmarkEnd w:id="99"/>
    <w:p w:rsidR="00772F3F" w:rsidRPr="00772F3F" w:rsidRDefault="00772F3F" w:rsidP="00772F3F">
      <w:pPr>
        <w:pStyle w:val="EndNoteBibliography"/>
        <w:spacing w:after="0"/>
      </w:pPr>
    </w:p>
    <w:p w:rsidR="00772F3F" w:rsidRPr="00772F3F" w:rsidRDefault="00772F3F" w:rsidP="00772F3F">
      <w:pPr>
        <w:pStyle w:val="EndNoteBibliography"/>
      </w:pPr>
      <w:bookmarkStart w:id="100" w:name="_ENREF_53"/>
      <w:r w:rsidRPr="00772F3F">
        <w:t xml:space="preserve">Hall, D. K. 1996. Remote sensing applications to hydrology; imaging radar. </w:t>
      </w:r>
      <w:r w:rsidRPr="00772F3F">
        <w:rPr>
          <w:i/>
        </w:rPr>
        <w:t>Hydrological Sciences Journal</w:t>
      </w:r>
      <w:r w:rsidRPr="00772F3F">
        <w:t>, Vol. 41, No. 4, 609-624.</w:t>
      </w:r>
    </w:p>
    <w:bookmarkEnd w:id="100"/>
    <w:p w:rsidR="00772F3F" w:rsidRPr="00772F3F" w:rsidRDefault="00772F3F" w:rsidP="00772F3F">
      <w:pPr>
        <w:pStyle w:val="EndNoteBibliography"/>
        <w:spacing w:after="0"/>
      </w:pPr>
    </w:p>
    <w:p w:rsidR="00772F3F" w:rsidRPr="00772F3F" w:rsidRDefault="00772F3F" w:rsidP="00772F3F">
      <w:pPr>
        <w:pStyle w:val="EndNoteBibliography"/>
      </w:pPr>
      <w:bookmarkStart w:id="101" w:name="_ENREF_54"/>
      <w:r w:rsidRPr="00772F3F">
        <w:t xml:space="preserve">Halsey, L., Vitt, D., Beilman, D., Crow, S., Mahelcic, S. and Wells, R. 2003. </w:t>
      </w:r>
      <w:r w:rsidRPr="00772F3F">
        <w:rPr>
          <w:i/>
        </w:rPr>
        <w:t>Alberta wetland inventory standards version 2.0</w:t>
      </w:r>
      <w:r w:rsidRPr="00772F3F">
        <w:t>. Alberta Sustainable Resource Development, Edmonton, Alberta, Canada.</w:t>
      </w:r>
    </w:p>
    <w:bookmarkEnd w:id="101"/>
    <w:p w:rsidR="00772F3F" w:rsidRPr="00772F3F" w:rsidRDefault="00772F3F" w:rsidP="00772F3F">
      <w:pPr>
        <w:pStyle w:val="EndNoteBibliography"/>
        <w:spacing w:after="0"/>
      </w:pPr>
    </w:p>
    <w:p w:rsidR="00772F3F" w:rsidRPr="00772F3F" w:rsidRDefault="00772F3F" w:rsidP="00772F3F">
      <w:pPr>
        <w:pStyle w:val="EndNoteBibliography"/>
      </w:pPr>
      <w:bookmarkStart w:id="102" w:name="_ENREF_55"/>
      <w:r w:rsidRPr="00772F3F">
        <w:t xml:space="preserve">Harding, D. J. and Carabajal, C. C. 2005. ICESat waveform measurements of within-footprint topographic relief and vegetation vertical structure. </w:t>
      </w:r>
      <w:r w:rsidRPr="00772F3F">
        <w:rPr>
          <w:i/>
        </w:rPr>
        <w:t>Geophysical Research Letters</w:t>
      </w:r>
      <w:r w:rsidRPr="00772F3F">
        <w:t>, Vol. 32, No. L21S10, 10.1029/2005GL023471.</w:t>
      </w:r>
    </w:p>
    <w:bookmarkEnd w:id="102"/>
    <w:p w:rsidR="00772F3F" w:rsidRPr="00772F3F" w:rsidRDefault="00772F3F" w:rsidP="00772F3F">
      <w:pPr>
        <w:pStyle w:val="EndNoteBibliography"/>
        <w:spacing w:after="0"/>
      </w:pPr>
    </w:p>
    <w:p w:rsidR="00772F3F" w:rsidRPr="00772F3F" w:rsidRDefault="00772F3F" w:rsidP="00772F3F">
      <w:pPr>
        <w:pStyle w:val="EndNoteBibliography"/>
      </w:pPr>
      <w:bookmarkStart w:id="103" w:name="_ENREF_56"/>
      <w:r w:rsidRPr="00772F3F">
        <w:t xml:space="preserve">Henderson, F. M. and Lewis, A. J. 2008. Radar detection of wetland ecosystems: a review. </w:t>
      </w:r>
      <w:r w:rsidRPr="00772F3F">
        <w:rPr>
          <w:i/>
        </w:rPr>
        <w:t>International Journal of Remote Sensing</w:t>
      </w:r>
      <w:r w:rsidRPr="00772F3F">
        <w:t>, Vol. 29, No. 20, 5809-5835.</w:t>
      </w:r>
    </w:p>
    <w:bookmarkEnd w:id="103"/>
    <w:p w:rsidR="00772F3F" w:rsidRPr="00772F3F" w:rsidRDefault="00772F3F" w:rsidP="00772F3F">
      <w:pPr>
        <w:pStyle w:val="EndNoteBibliography"/>
        <w:spacing w:after="0"/>
      </w:pPr>
    </w:p>
    <w:p w:rsidR="00772F3F" w:rsidRPr="00772F3F" w:rsidRDefault="00772F3F" w:rsidP="00772F3F">
      <w:pPr>
        <w:pStyle w:val="EndNoteBibliography"/>
      </w:pPr>
      <w:bookmarkStart w:id="104" w:name="_ENREF_57"/>
      <w:r w:rsidRPr="00772F3F">
        <w:t xml:space="preserve">Hess, L. L., Melack, J. M., Filoso, S. and Wang, Y. 1995. Delineation of inundated area and vegetation along the Amazon floodplain with the SIR-C synthetic aperture radar. </w:t>
      </w:r>
      <w:r w:rsidRPr="00772F3F">
        <w:rPr>
          <w:i/>
        </w:rPr>
        <w:t>IEEE Transactions on Geoscience and Remote Sensing</w:t>
      </w:r>
      <w:r w:rsidRPr="00772F3F">
        <w:t>, Vol. 33, No. 4, 896-904.</w:t>
      </w:r>
    </w:p>
    <w:bookmarkEnd w:id="104"/>
    <w:p w:rsidR="00772F3F" w:rsidRPr="00772F3F" w:rsidRDefault="00772F3F" w:rsidP="00772F3F">
      <w:pPr>
        <w:pStyle w:val="EndNoteBibliography"/>
        <w:spacing w:after="0"/>
      </w:pPr>
    </w:p>
    <w:p w:rsidR="00772F3F" w:rsidRPr="00772F3F" w:rsidRDefault="00772F3F" w:rsidP="00772F3F">
      <w:pPr>
        <w:pStyle w:val="EndNoteBibliography"/>
      </w:pPr>
      <w:bookmarkStart w:id="105" w:name="_ENREF_58"/>
      <w:r w:rsidRPr="00772F3F">
        <w:t xml:space="preserve">Hess, L. L., Melack, J. M. and Simonett, D. S. 1990. Radar detection of flooding beneath the forest canopy: a review. </w:t>
      </w:r>
      <w:r w:rsidRPr="00772F3F">
        <w:rPr>
          <w:i/>
        </w:rPr>
        <w:t>International Journal of Remote Sensing</w:t>
      </w:r>
      <w:r w:rsidRPr="00772F3F">
        <w:t>, Vol. 11, No. 7, 1313-1325.</w:t>
      </w:r>
    </w:p>
    <w:bookmarkEnd w:id="105"/>
    <w:p w:rsidR="00772F3F" w:rsidRPr="00772F3F" w:rsidRDefault="00772F3F" w:rsidP="00772F3F">
      <w:pPr>
        <w:pStyle w:val="EndNoteBibliography"/>
        <w:spacing w:after="0"/>
      </w:pPr>
    </w:p>
    <w:p w:rsidR="00772F3F" w:rsidRPr="00772F3F" w:rsidRDefault="00772F3F" w:rsidP="00772F3F">
      <w:pPr>
        <w:pStyle w:val="EndNoteBibliography"/>
      </w:pPr>
      <w:bookmarkStart w:id="106" w:name="_ENREF_59"/>
      <w:r w:rsidRPr="00772F3F">
        <w:t xml:space="preserve">Hirano, A., Madden, M. and Welch, R. 2003. Hyperspectral image data for mapping wetland vegetation. </w:t>
      </w:r>
      <w:r w:rsidRPr="00772F3F">
        <w:rPr>
          <w:i/>
        </w:rPr>
        <w:t>Wetlands</w:t>
      </w:r>
      <w:r w:rsidRPr="00772F3F">
        <w:t>, Vol. 23, No. 2, 436-448.</w:t>
      </w:r>
    </w:p>
    <w:bookmarkEnd w:id="106"/>
    <w:p w:rsidR="00772F3F" w:rsidRPr="00772F3F" w:rsidRDefault="00772F3F" w:rsidP="00772F3F">
      <w:pPr>
        <w:pStyle w:val="EndNoteBibliography"/>
        <w:spacing w:after="0"/>
      </w:pPr>
    </w:p>
    <w:p w:rsidR="00772F3F" w:rsidRPr="00772F3F" w:rsidRDefault="00772F3F" w:rsidP="00772F3F">
      <w:pPr>
        <w:pStyle w:val="EndNoteBibliography"/>
      </w:pPr>
      <w:bookmarkStart w:id="107" w:name="_ENREF_60"/>
      <w:r w:rsidRPr="00772F3F">
        <w:lastRenderedPageBreak/>
        <w:t xml:space="preserve">Hong, S.-H., Kim, H.-O., Wdowinski, S. and Feliciano, E. 2015. Evaluation of Polarimetric SAR Decomposition for Classifying Wetland Vegetation Types. </w:t>
      </w:r>
      <w:r w:rsidRPr="00772F3F">
        <w:rPr>
          <w:i/>
        </w:rPr>
        <w:t>Remote Sensing</w:t>
      </w:r>
      <w:r w:rsidRPr="00772F3F">
        <w:t>, Vol. 7, No. 7, 8563.</w:t>
      </w:r>
    </w:p>
    <w:bookmarkEnd w:id="107"/>
    <w:p w:rsidR="00772F3F" w:rsidRPr="00772F3F" w:rsidRDefault="00772F3F" w:rsidP="00772F3F">
      <w:pPr>
        <w:pStyle w:val="EndNoteBibliography"/>
        <w:spacing w:after="0"/>
      </w:pPr>
    </w:p>
    <w:p w:rsidR="00772F3F" w:rsidRPr="00772F3F" w:rsidRDefault="00772F3F" w:rsidP="00772F3F">
      <w:pPr>
        <w:pStyle w:val="EndNoteBibliography"/>
      </w:pPr>
      <w:bookmarkStart w:id="108" w:name="_ENREF_61"/>
      <w:r w:rsidRPr="00772F3F">
        <w:t xml:space="preserve">Hong, S.-H., Wdowinski, S., Kim, S.-W. and Won, J.-S. 2010a. Multi-temporal monitoring of wetland water levels in the Florida Everglades using interferometric synthetic aperture radar (InSAR). </w:t>
      </w:r>
      <w:r w:rsidRPr="00772F3F">
        <w:rPr>
          <w:i/>
        </w:rPr>
        <w:t>Remote Sensing of Environment</w:t>
      </w:r>
      <w:r w:rsidRPr="00772F3F">
        <w:t>, Vol. 114, No. 11, 2436-2447.</w:t>
      </w:r>
    </w:p>
    <w:bookmarkEnd w:id="108"/>
    <w:p w:rsidR="00772F3F" w:rsidRPr="00772F3F" w:rsidRDefault="00772F3F" w:rsidP="00772F3F">
      <w:pPr>
        <w:pStyle w:val="EndNoteBibliography"/>
        <w:spacing w:after="0"/>
      </w:pPr>
    </w:p>
    <w:p w:rsidR="00772F3F" w:rsidRPr="00772F3F" w:rsidRDefault="00772F3F" w:rsidP="00772F3F">
      <w:pPr>
        <w:pStyle w:val="EndNoteBibliography"/>
      </w:pPr>
      <w:bookmarkStart w:id="109" w:name="_ENREF_62"/>
      <w:r w:rsidRPr="00772F3F">
        <w:t xml:space="preserve">Hong, S. H., Wdowinski, S. and Kim, S. W. 2010b. Evaluation of TerraSAR-X Observations for Wetland InSAR Application. </w:t>
      </w:r>
      <w:r w:rsidRPr="00772F3F">
        <w:rPr>
          <w:i/>
        </w:rPr>
        <w:t>IEEE Transactions on Geoscience and Remote Sensing</w:t>
      </w:r>
      <w:r w:rsidRPr="00772F3F">
        <w:t>, Vol. 48, No. 2, 864-873.</w:t>
      </w:r>
    </w:p>
    <w:bookmarkEnd w:id="109"/>
    <w:p w:rsidR="00772F3F" w:rsidRPr="00772F3F" w:rsidRDefault="00772F3F" w:rsidP="00772F3F">
      <w:pPr>
        <w:pStyle w:val="EndNoteBibliography"/>
        <w:spacing w:after="0"/>
      </w:pPr>
    </w:p>
    <w:p w:rsidR="00772F3F" w:rsidRPr="00772F3F" w:rsidRDefault="00772F3F" w:rsidP="00772F3F">
      <w:pPr>
        <w:pStyle w:val="EndNoteBibliography"/>
      </w:pPr>
      <w:bookmarkStart w:id="110" w:name="_ENREF_63"/>
      <w:r w:rsidRPr="00772F3F">
        <w:t xml:space="preserve">Hood, G. A. and Bayley, S. E. 2008. Beaver (Castor canadensis) mitigate the effects of climate on the area of open water in boreal wetlands in western Canada. </w:t>
      </w:r>
      <w:r w:rsidRPr="00772F3F">
        <w:rPr>
          <w:i/>
        </w:rPr>
        <w:t>Biological Conservation</w:t>
      </w:r>
      <w:r w:rsidRPr="00772F3F">
        <w:t>, Vol. 141, No. 2, 556-567.</w:t>
      </w:r>
    </w:p>
    <w:bookmarkEnd w:id="110"/>
    <w:p w:rsidR="00772F3F" w:rsidRPr="00772F3F" w:rsidRDefault="00772F3F" w:rsidP="00772F3F">
      <w:pPr>
        <w:pStyle w:val="EndNoteBibliography"/>
        <w:spacing w:after="0"/>
      </w:pPr>
    </w:p>
    <w:p w:rsidR="00772F3F" w:rsidRPr="00772F3F" w:rsidRDefault="00772F3F" w:rsidP="00772F3F">
      <w:pPr>
        <w:pStyle w:val="EndNoteBibliography"/>
      </w:pPr>
      <w:bookmarkStart w:id="111" w:name="_ENREF_64"/>
      <w:r w:rsidRPr="00772F3F">
        <w:t xml:space="preserve">Hopkinson, C., Chasmer, L. E., Sass, G., Creed, I. F., Sitar, M., Kalbfleisch, W. and Treitz, P. 2005. Vegetation class dependent errors in lidar ground elevation and canopy height estimates in a boreal wetland environment. </w:t>
      </w:r>
      <w:r w:rsidRPr="00772F3F">
        <w:rPr>
          <w:i/>
        </w:rPr>
        <w:t>Canadian Journal of Remote Sensing</w:t>
      </w:r>
      <w:r w:rsidRPr="00772F3F">
        <w:t>, Vol. 31, No. 2, 191-206.</w:t>
      </w:r>
    </w:p>
    <w:bookmarkEnd w:id="111"/>
    <w:p w:rsidR="00772F3F" w:rsidRPr="00772F3F" w:rsidRDefault="00772F3F" w:rsidP="00772F3F">
      <w:pPr>
        <w:pStyle w:val="EndNoteBibliography"/>
        <w:spacing w:after="0"/>
      </w:pPr>
    </w:p>
    <w:p w:rsidR="00772F3F" w:rsidRPr="00772F3F" w:rsidRDefault="00772F3F" w:rsidP="00772F3F">
      <w:pPr>
        <w:pStyle w:val="EndNoteBibliography"/>
      </w:pPr>
      <w:bookmarkStart w:id="112" w:name="_ENREF_65"/>
      <w:r w:rsidRPr="00772F3F">
        <w:t xml:space="preserve">Horritt, M. S., Mason, D. C. and Luckman, A. J. 2001. Flood boundary delineation from Synthetic Aperture Radar imagery using a statistical active contour model. </w:t>
      </w:r>
      <w:r w:rsidRPr="00772F3F">
        <w:rPr>
          <w:i/>
        </w:rPr>
        <w:t>International Journal of Remote Sensing</w:t>
      </w:r>
      <w:r w:rsidRPr="00772F3F">
        <w:t>, Vol. 22, No. 13, 2489-2507.</w:t>
      </w:r>
    </w:p>
    <w:bookmarkEnd w:id="112"/>
    <w:p w:rsidR="00772F3F" w:rsidRPr="00772F3F" w:rsidRDefault="00772F3F" w:rsidP="00772F3F">
      <w:pPr>
        <w:pStyle w:val="EndNoteBibliography"/>
        <w:spacing w:after="0"/>
      </w:pPr>
    </w:p>
    <w:p w:rsidR="00772F3F" w:rsidRPr="00772F3F" w:rsidRDefault="00772F3F" w:rsidP="00772F3F">
      <w:pPr>
        <w:pStyle w:val="EndNoteBibliography"/>
      </w:pPr>
      <w:bookmarkStart w:id="113" w:name="_ENREF_66"/>
      <w:r w:rsidRPr="00772F3F">
        <w:t xml:space="preserve">Howard, J., Sutton-Grier, A., Herr, D., Kleypas, J., Landis, E., McLeod, E., Pidgeon, E. and Simpson, S. 2017. Clarifying the role of coastal and marine systems in climate mitigation. </w:t>
      </w:r>
      <w:r w:rsidRPr="00772F3F">
        <w:rPr>
          <w:i/>
        </w:rPr>
        <w:t>Frontiers in Ecology and the Environment</w:t>
      </w:r>
      <w:r w:rsidRPr="00772F3F">
        <w:t>, Vol. 15, No. 1, 42-50.</w:t>
      </w:r>
    </w:p>
    <w:bookmarkEnd w:id="113"/>
    <w:p w:rsidR="00772F3F" w:rsidRPr="00772F3F" w:rsidRDefault="00772F3F" w:rsidP="00772F3F">
      <w:pPr>
        <w:pStyle w:val="EndNoteBibliography"/>
        <w:spacing w:after="0"/>
      </w:pPr>
    </w:p>
    <w:p w:rsidR="00772F3F" w:rsidRPr="00772F3F" w:rsidRDefault="00772F3F" w:rsidP="00772F3F">
      <w:pPr>
        <w:pStyle w:val="EndNoteBibliography"/>
      </w:pPr>
      <w:bookmarkStart w:id="114" w:name="_ENREF_67"/>
      <w:r w:rsidRPr="00772F3F">
        <w:t xml:space="preserve">Hu, Y., Huang, J. and Du, Y., Han, P. Huang, W. 2015. Monitoring spatial and temporal dynamics of flood regimes and their relation to wetland landscape patterns in Dongting Lake from MODIS time-series imagery. </w:t>
      </w:r>
      <w:r w:rsidRPr="00772F3F">
        <w:rPr>
          <w:i/>
        </w:rPr>
        <w:t>Remote Sensing</w:t>
      </w:r>
      <w:r w:rsidRPr="00772F3F">
        <w:t>, Vol. 7, No. 1, 7494-7520.</w:t>
      </w:r>
    </w:p>
    <w:bookmarkEnd w:id="114"/>
    <w:p w:rsidR="00772F3F" w:rsidRPr="00772F3F" w:rsidRDefault="00772F3F" w:rsidP="00772F3F">
      <w:pPr>
        <w:pStyle w:val="EndNoteBibliography"/>
        <w:spacing w:after="0"/>
      </w:pPr>
    </w:p>
    <w:p w:rsidR="00772F3F" w:rsidRPr="00772F3F" w:rsidRDefault="00772F3F" w:rsidP="00772F3F">
      <w:pPr>
        <w:pStyle w:val="EndNoteBibliography"/>
      </w:pPr>
      <w:bookmarkStart w:id="115" w:name="_ENREF_68"/>
      <w:r w:rsidRPr="00772F3F">
        <w:t xml:space="preserve">Jin, H., Huang, C., Lang, M. W., Yeo, I.-Y. and Stehman, S. V. 2017. Monitoring of wetland inundation dynamics in the Delmarva Peninsula using Landsat time-series imagery from 1985 to 2011. </w:t>
      </w:r>
      <w:r w:rsidRPr="00772F3F">
        <w:rPr>
          <w:i/>
        </w:rPr>
        <w:t>Remote Sensing of Environment</w:t>
      </w:r>
      <w:r w:rsidRPr="00772F3F">
        <w:t>, Vol. 190, No. 26-41.</w:t>
      </w:r>
    </w:p>
    <w:bookmarkEnd w:id="115"/>
    <w:p w:rsidR="00772F3F" w:rsidRPr="00772F3F" w:rsidRDefault="00772F3F" w:rsidP="00772F3F">
      <w:pPr>
        <w:pStyle w:val="EndNoteBibliography"/>
        <w:spacing w:after="0"/>
      </w:pPr>
    </w:p>
    <w:p w:rsidR="00772F3F" w:rsidRPr="00772F3F" w:rsidRDefault="00772F3F" w:rsidP="00772F3F">
      <w:pPr>
        <w:pStyle w:val="EndNoteBibliography"/>
      </w:pPr>
      <w:bookmarkStart w:id="116" w:name="_ENREF_69"/>
      <w:r w:rsidRPr="00772F3F">
        <w:t xml:space="preserve">Johnson, R. R. and Higgins, K. F. 1997. </w:t>
      </w:r>
      <w:r w:rsidRPr="00772F3F">
        <w:rPr>
          <w:i/>
        </w:rPr>
        <w:t>Wetland Resources of Eastern South Dakota</w:t>
      </w:r>
      <w:r w:rsidRPr="00772F3F">
        <w:t>. Brookings: South Dakota State University, SD, USA.</w:t>
      </w:r>
    </w:p>
    <w:bookmarkEnd w:id="116"/>
    <w:p w:rsidR="00772F3F" w:rsidRPr="00772F3F" w:rsidRDefault="00772F3F" w:rsidP="00772F3F">
      <w:pPr>
        <w:pStyle w:val="EndNoteBibliography"/>
        <w:spacing w:after="0"/>
      </w:pPr>
    </w:p>
    <w:p w:rsidR="00772F3F" w:rsidRPr="00772F3F" w:rsidRDefault="00772F3F" w:rsidP="00772F3F">
      <w:pPr>
        <w:pStyle w:val="EndNoteBibliography"/>
      </w:pPr>
      <w:bookmarkStart w:id="117" w:name="_ENREF_70"/>
      <w:r w:rsidRPr="00772F3F">
        <w:t xml:space="preserve">Johnson, W., Boettcher, S., Poiani, K. and Guntenspergen, G. 2004. Influence of weather extremes on the water levels of glaciated prairie wetlands. </w:t>
      </w:r>
      <w:r w:rsidRPr="00772F3F">
        <w:rPr>
          <w:i/>
        </w:rPr>
        <w:t>Wetlands</w:t>
      </w:r>
      <w:r w:rsidRPr="00772F3F">
        <w:t>, Vol. 24, No. 2, 385-398.</w:t>
      </w:r>
    </w:p>
    <w:bookmarkEnd w:id="117"/>
    <w:p w:rsidR="00772F3F" w:rsidRPr="00772F3F" w:rsidRDefault="00772F3F" w:rsidP="00772F3F">
      <w:pPr>
        <w:pStyle w:val="EndNoteBibliography"/>
        <w:spacing w:after="0"/>
      </w:pPr>
    </w:p>
    <w:p w:rsidR="00772F3F" w:rsidRPr="00772F3F" w:rsidRDefault="00772F3F" w:rsidP="00772F3F">
      <w:pPr>
        <w:pStyle w:val="EndNoteBibliography"/>
      </w:pPr>
      <w:bookmarkStart w:id="118" w:name="_ENREF_71"/>
      <w:r w:rsidRPr="00772F3F">
        <w:t xml:space="preserve">Karvonen, J., Simila, M. and Makynen, M. 2005. Open water detection from Baltic Sea ice Radarsat-1 SAR imagery. </w:t>
      </w:r>
      <w:r w:rsidRPr="00772F3F">
        <w:rPr>
          <w:i/>
        </w:rPr>
        <w:t>IEEE Geoscience and Remote Sensing Letters</w:t>
      </w:r>
      <w:r w:rsidRPr="00772F3F">
        <w:t>, Vol. 2, No. 3, 275-279.</w:t>
      </w:r>
    </w:p>
    <w:bookmarkEnd w:id="118"/>
    <w:p w:rsidR="00772F3F" w:rsidRPr="00772F3F" w:rsidRDefault="00772F3F" w:rsidP="00772F3F">
      <w:pPr>
        <w:pStyle w:val="EndNoteBibliography"/>
        <w:spacing w:after="0"/>
      </w:pPr>
    </w:p>
    <w:p w:rsidR="00772F3F" w:rsidRPr="00772F3F" w:rsidRDefault="00772F3F" w:rsidP="00772F3F">
      <w:pPr>
        <w:pStyle w:val="EndNoteBibliography"/>
      </w:pPr>
      <w:bookmarkStart w:id="119" w:name="_ENREF_72"/>
      <w:r w:rsidRPr="00772F3F">
        <w:lastRenderedPageBreak/>
        <w:t xml:space="preserve">Kenkel, N. C. 1987. Trends and interrelationships in boreal wetland vegetation. </w:t>
      </w:r>
      <w:r w:rsidRPr="00772F3F">
        <w:rPr>
          <w:i/>
        </w:rPr>
        <w:t>Canadian Journal of Botany</w:t>
      </w:r>
      <w:r w:rsidRPr="00772F3F">
        <w:t>, Vol. 65, No. 1, 12-22.</w:t>
      </w:r>
    </w:p>
    <w:bookmarkEnd w:id="119"/>
    <w:p w:rsidR="00772F3F" w:rsidRPr="00772F3F" w:rsidRDefault="00772F3F" w:rsidP="00772F3F">
      <w:pPr>
        <w:pStyle w:val="EndNoteBibliography"/>
        <w:spacing w:after="0"/>
      </w:pPr>
    </w:p>
    <w:p w:rsidR="00772F3F" w:rsidRPr="00772F3F" w:rsidRDefault="00772F3F" w:rsidP="00772F3F">
      <w:pPr>
        <w:pStyle w:val="EndNoteBibliography"/>
      </w:pPr>
      <w:bookmarkStart w:id="120" w:name="_ENREF_73"/>
      <w:r w:rsidRPr="00772F3F">
        <w:t xml:space="preserve">Kim, J.-W., Lu, Z., Lee, H., Shum, C. K., Swarzenski, C. M., Doyle, T. W. and Baek, S.-H. 2009. Integrated analysis of PALSAR/Radarsat-1 InSAR and ENVISAT altimeter data for mapping of absolute water level changes in Louisiana wetlands. </w:t>
      </w:r>
      <w:r w:rsidRPr="00772F3F">
        <w:rPr>
          <w:i/>
        </w:rPr>
        <w:t>Remote Sensing of Environment</w:t>
      </w:r>
      <w:r w:rsidRPr="00772F3F">
        <w:t>, Vol. 113, No. 11, 2356-2365.</w:t>
      </w:r>
    </w:p>
    <w:bookmarkEnd w:id="120"/>
    <w:p w:rsidR="00772F3F" w:rsidRPr="00772F3F" w:rsidRDefault="00772F3F" w:rsidP="00772F3F">
      <w:pPr>
        <w:pStyle w:val="EndNoteBibliography"/>
        <w:spacing w:after="0"/>
      </w:pPr>
    </w:p>
    <w:p w:rsidR="00772F3F" w:rsidRPr="00772F3F" w:rsidRDefault="00772F3F" w:rsidP="00772F3F">
      <w:pPr>
        <w:pStyle w:val="EndNoteBibliography"/>
      </w:pPr>
      <w:bookmarkStart w:id="121" w:name="_ENREF_74"/>
      <w:r w:rsidRPr="00772F3F">
        <w:t xml:space="preserve">Kim, S. W., Wdowinski, S., Amelung, F., Dixon, T. H. and Won, J. S. 2013. Interferometric Coherence Analysis of the Everglades Wetlands, South Florida. </w:t>
      </w:r>
      <w:r w:rsidRPr="00772F3F">
        <w:rPr>
          <w:i/>
        </w:rPr>
        <w:t>IEEE Transactions on Geoscience and Remote Sensing</w:t>
      </w:r>
      <w:r w:rsidRPr="00772F3F">
        <w:t>, Vol. 51, No. 12, 5210-5224.</w:t>
      </w:r>
    </w:p>
    <w:bookmarkEnd w:id="121"/>
    <w:p w:rsidR="00772F3F" w:rsidRPr="00772F3F" w:rsidRDefault="00772F3F" w:rsidP="00772F3F">
      <w:pPr>
        <w:pStyle w:val="EndNoteBibliography"/>
        <w:spacing w:after="0"/>
      </w:pPr>
    </w:p>
    <w:p w:rsidR="00772F3F" w:rsidRPr="00772F3F" w:rsidRDefault="00772F3F" w:rsidP="00772F3F">
      <w:pPr>
        <w:pStyle w:val="EndNoteBibliography"/>
      </w:pPr>
      <w:bookmarkStart w:id="122" w:name="_ENREF_75"/>
      <w:r w:rsidRPr="00772F3F">
        <w:t xml:space="preserve">Klein, R. J. T., Schipper, E. L. F. and Dessai, S. 2005. Integrating mitigation and adaptation into climate and development policy: three research questions. </w:t>
      </w:r>
      <w:r w:rsidRPr="00772F3F">
        <w:rPr>
          <w:i/>
        </w:rPr>
        <w:t>Environmental Science &amp; Policy</w:t>
      </w:r>
      <w:r w:rsidRPr="00772F3F">
        <w:t>, Vol. 8, No. 6, 579-588.</w:t>
      </w:r>
    </w:p>
    <w:bookmarkEnd w:id="122"/>
    <w:p w:rsidR="00772F3F" w:rsidRPr="00772F3F" w:rsidRDefault="00772F3F" w:rsidP="00772F3F">
      <w:pPr>
        <w:pStyle w:val="EndNoteBibliography"/>
        <w:spacing w:after="0"/>
      </w:pPr>
    </w:p>
    <w:p w:rsidR="00772F3F" w:rsidRPr="00772F3F" w:rsidRDefault="00772F3F" w:rsidP="00772F3F">
      <w:pPr>
        <w:pStyle w:val="EndNoteBibliography"/>
      </w:pPr>
      <w:bookmarkStart w:id="123" w:name="_ENREF_76"/>
      <w:r w:rsidRPr="00772F3F">
        <w:t xml:space="preserve">Klemas, V. 2013a. Remote Sensing of Coastal Wetland Biomass: An Overview. </w:t>
      </w:r>
      <w:r w:rsidRPr="00772F3F">
        <w:rPr>
          <w:i/>
        </w:rPr>
        <w:t>Journal of Coastal Research</w:t>
      </w:r>
      <w:r w:rsidRPr="00772F3F">
        <w:t>, Vol. No. 1016-1028.</w:t>
      </w:r>
    </w:p>
    <w:bookmarkEnd w:id="123"/>
    <w:p w:rsidR="00772F3F" w:rsidRPr="00772F3F" w:rsidRDefault="00772F3F" w:rsidP="00772F3F">
      <w:pPr>
        <w:pStyle w:val="EndNoteBibliography"/>
        <w:spacing w:after="0"/>
      </w:pPr>
    </w:p>
    <w:p w:rsidR="00772F3F" w:rsidRPr="00772F3F" w:rsidRDefault="00772F3F" w:rsidP="00772F3F">
      <w:pPr>
        <w:pStyle w:val="EndNoteBibliography"/>
      </w:pPr>
      <w:bookmarkStart w:id="124" w:name="_ENREF_77"/>
      <w:r w:rsidRPr="00772F3F">
        <w:t xml:space="preserve">Klemas, V. 2013b. Remote sensing of emergent and submerged wetlands: an overview. </w:t>
      </w:r>
      <w:r w:rsidRPr="00772F3F">
        <w:rPr>
          <w:i/>
        </w:rPr>
        <w:t>International Journal of Remote Sensing</w:t>
      </w:r>
      <w:r w:rsidRPr="00772F3F">
        <w:t>, Vol. 34, No. 18, 6286-6320.</w:t>
      </w:r>
    </w:p>
    <w:bookmarkEnd w:id="124"/>
    <w:p w:rsidR="00772F3F" w:rsidRPr="00772F3F" w:rsidRDefault="00772F3F" w:rsidP="00772F3F">
      <w:pPr>
        <w:pStyle w:val="EndNoteBibliography"/>
        <w:spacing w:after="0"/>
      </w:pPr>
    </w:p>
    <w:p w:rsidR="00772F3F" w:rsidRPr="00772F3F" w:rsidRDefault="00772F3F" w:rsidP="00772F3F">
      <w:pPr>
        <w:pStyle w:val="EndNoteBibliography"/>
      </w:pPr>
      <w:bookmarkStart w:id="125" w:name="_ENREF_78"/>
      <w:r w:rsidRPr="00772F3F">
        <w:t xml:space="preserve">Krieger, G., Moreira, A., Fiedler, H., Hajnsek, I., Werner, M., Younis, M. and Zink, M. 2007. TanDEM-X: A Satellite Formation for High-Resolution SAR Interferometry. </w:t>
      </w:r>
      <w:r w:rsidRPr="00772F3F">
        <w:rPr>
          <w:i/>
        </w:rPr>
        <w:t>IEEE Transactions on Geoscience and Remote Sensing</w:t>
      </w:r>
      <w:r w:rsidRPr="00772F3F">
        <w:t>, Vol. 45, No. 11, 3317-3341.</w:t>
      </w:r>
    </w:p>
    <w:bookmarkEnd w:id="125"/>
    <w:p w:rsidR="00772F3F" w:rsidRPr="00772F3F" w:rsidRDefault="00772F3F" w:rsidP="00772F3F">
      <w:pPr>
        <w:pStyle w:val="EndNoteBibliography"/>
        <w:spacing w:after="0"/>
      </w:pPr>
    </w:p>
    <w:p w:rsidR="00772F3F" w:rsidRPr="00772F3F" w:rsidRDefault="00772F3F" w:rsidP="00772F3F">
      <w:pPr>
        <w:pStyle w:val="EndNoteBibliography"/>
      </w:pPr>
      <w:bookmarkStart w:id="126" w:name="_ENREF_79"/>
      <w:r w:rsidRPr="00772F3F">
        <w:t xml:space="preserve">Kuang, G., He, Z. and Li, J. 2011. Detecting Water Bodies on RADARSAT Imagery. </w:t>
      </w:r>
      <w:r w:rsidRPr="00772F3F">
        <w:rPr>
          <w:i/>
        </w:rPr>
        <w:t>GEOMATICA</w:t>
      </w:r>
      <w:r w:rsidRPr="00772F3F">
        <w:t>, Vol. 65, No. 1, 15-25.</w:t>
      </w:r>
    </w:p>
    <w:bookmarkEnd w:id="126"/>
    <w:p w:rsidR="00772F3F" w:rsidRPr="00772F3F" w:rsidRDefault="00772F3F" w:rsidP="00772F3F">
      <w:pPr>
        <w:pStyle w:val="EndNoteBibliography"/>
        <w:spacing w:after="0"/>
      </w:pPr>
    </w:p>
    <w:p w:rsidR="00772F3F" w:rsidRPr="00772F3F" w:rsidRDefault="00772F3F" w:rsidP="00772F3F">
      <w:pPr>
        <w:pStyle w:val="EndNoteBibliography"/>
      </w:pPr>
      <w:bookmarkStart w:id="127" w:name="_ENREF_80"/>
      <w:r w:rsidRPr="00772F3F">
        <w:t xml:space="preserve">Kuenzer, C., Guo, H., Huth, J., Leinenkugel, P., Li, X. and Dech, S. 2013. Flood Mapping and Flood Dynamics of the Mekong Delta: ENVISAT-ASAR-WSM Based Time Series Analyses. </w:t>
      </w:r>
      <w:r w:rsidRPr="00772F3F">
        <w:rPr>
          <w:i/>
        </w:rPr>
        <w:t>Remote Sensing</w:t>
      </w:r>
      <w:r w:rsidRPr="00772F3F">
        <w:t>, Vol. 5, No. 2, 687.</w:t>
      </w:r>
    </w:p>
    <w:bookmarkEnd w:id="127"/>
    <w:p w:rsidR="00772F3F" w:rsidRPr="00772F3F" w:rsidRDefault="00772F3F" w:rsidP="00772F3F">
      <w:pPr>
        <w:pStyle w:val="EndNoteBibliography"/>
        <w:spacing w:after="0"/>
      </w:pPr>
    </w:p>
    <w:p w:rsidR="00772F3F" w:rsidRPr="00772F3F" w:rsidRDefault="00772F3F" w:rsidP="00772F3F">
      <w:pPr>
        <w:pStyle w:val="EndNoteBibliography"/>
      </w:pPr>
      <w:bookmarkStart w:id="128" w:name="_ENREF_81"/>
      <w:r w:rsidRPr="00772F3F">
        <w:t xml:space="preserve">Laba, M., Downs, R., Smith, S., Welsh, S., Neider, C., White, S., Richmond, M., Philpot, W. and Baveye, P. 2008. Mapping invasive wetland plants in the Hudson River National Estuarine Research Reserve using quickbird satellite imagery. </w:t>
      </w:r>
      <w:r w:rsidRPr="00772F3F">
        <w:rPr>
          <w:i/>
        </w:rPr>
        <w:t>Remote Sensing of Environment</w:t>
      </w:r>
      <w:r w:rsidRPr="00772F3F">
        <w:t>, Vol. 112, No. 1, 286-300.</w:t>
      </w:r>
    </w:p>
    <w:bookmarkEnd w:id="128"/>
    <w:p w:rsidR="00772F3F" w:rsidRPr="00772F3F" w:rsidRDefault="00772F3F" w:rsidP="00772F3F">
      <w:pPr>
        <w:pStyle w:val="EndNoteBibliography"/>
        <w:spacing w:after="0"/>
      </w:pPr>
    </w:p>
    <w:p w:rsidR="00772F3F" w:rsidRPr="00772F3F" w:rsidRDefault="00772F3F" w:rsidP="00772F3F">
      <w:pPr>
        <w:pStyle w:val="EndNoteBibliography"/>
      </w:pPr>
      <w:bookmarkStart w:id="129" w:name="_ENREF_82"/>
      <w:r w:rsidRPr="00772F3F">
        <w:t xml:space="preserve">Lang, M., McCarty, G., Oesterling, R. and Yeo, I.-Y. 2013. Topographic Metrics for Improved Mapping of Forested Wetlands. </w:t>
      </w:r>
      <w:r w:rsidRPr="00772F3F">
        <w:rPr>
          <w:i/>
        </w:rPr>
        <w:t>Wetlands</w:t>
      </w:r>
      <w:r w:rsidRPr="00772F3F">
        <w:t>, Vol. 33, No. 1, 141-155.</w:t>
      </w:r>
    </w:p>
    <w:bookmarkEnd w:id="129"/>
    <w:p w:rsidR="00772F3F" w:rsidRPr="00772F3F" w:rsidRDefault="00772F3F" w:rsidP="00772F3F">
      <w:pPr>
        <w:pStyle w:val="EndNoteBibliography"/>
        <w:spacing w:after="0"/>
      </w:pPr>
    </w:p>
    <w:p w:rsidR="00772F3F" w:rsidRPr="00772F3F" w:rsidRDefault="00772F3F" w:rsidP="00772F3F">
      <w:pPr>
        <w:pStyle w:val="EndNoteBibliography"/>
      </w:pPr>
      <w:bookmarkStart w:id="130" w:name="_ENREF_83"/>
      <w:r w:rsidRPr="00772F3F">
        <w:t xml:space="preserve">Lang, M. W., Kasischke, E. S., Prince, S. D. and Pittman, K. W. 2008a. Assessment of C-band synthetic aperture radar data for mapping and monitoring Coastal Plain forested wetlands in the Mid-Atlantic Region, U.S.A. </w:t>
      </w:r>
      <w:r w:rsidRPr="00772F3F">
        <w:rPr>
          <w:i/>
        </w:rPr>
        <w:t>Remote Sensing of Environment</w:t>
      </w:r>
      <w:r w:rsidRPr="00772F3F">
        <w:t>, Vol. 112, No. 11, 4120-4130.</w:t>
      </w:r>
    </w:p>
    <w:bookmarkEnd w:id="130"/>
    <w:p w:rsidR="00772F3F" w:rsidRPr="00772F3F" w:rsidRDefault="00772F3F" w:rsidP="00772F3F">
      <w:pPr>
        <w:pStyle w:val="EndNoteBibliography"/>
        <w:spacing w:after="0"/>
      </w:pPr>
    </w:p>
    <w:p w:rsidR="00772F3F" w:rsidRPr="00772F3F" w:rsidRDefault="00772F3F" w:rsidP="00772F3F">
      <w:pPr>
        <w:pStyle w:val="EndNoteBibliography"/>
      </w:pPr>
      <w:bookmarkStart w:id="131" w:name="_ENREF_84"/>
      <w:r w:rsidRPr="00772F3F">
        <w:lastRenderedPageBreak/>
        <w:t xml:space="preserve">Lang, M. W. and McCarty, G. W. 2008b. Remote Sensing Data for Regional Wetland Mapping in the United States: Trends and Future. In </w:t>
      </w:r>
      <w:r w:rsidRPr="00772F3F">
        <w:rPr>
          <w:i/>
        </w:rPr>
        <w:t>Wetlands: Ecology, Conservation and Restoration</w:t>
      </w:r>
      <w:r w:rsidRPr="00772F3F">
        <w:t>. Edited by Nova Science Publishers Inc., Hauppauge, NY, USA,</w:t>
      </w:r>
      <w:r w:rsidRPr="00772F3F">
        <w:rPr>
          <w:b/>
        </w:rPr>
        <w:t xml:space="preserve"> </w:t>
      </w:r>
      <w:r w:rsidRPr="00772F3F">
        <w:t>1-40.</w:t>
      </w:r>
    </w:p>
    <w:bookmarkEnd w:id="131"/>
    <w:p w:rsidR="00772F3F" w:rsidRPr="00772F3F" w:rsidRDefault="00772F3F" w:rsidP="00772F3F">
      <w:pPr>
        <w:pStyle w:val="EndNoteBibliography"/>
        <w:spacing w:after="0"/>
      </w:pPr>
    </w:p>
    <w:p w:rsidR="00772F3F" w:rsidRPr="00772F3F" w:rsidRDefault="00772F3F" w:rsidP="00772F3F">
      <w:pPr>
        <w:pStyle w:val="EndNoteBibliography"/>
      </w:pPr>
      <w:bookmarkStart w:id="132" w:name="_ENREF_85"/>
      <w:r w:rsidRPr="00772F3F">
        <w:t xml:space="preserve">Lang, M. W. and McCarty, G. W. 2009. Lidar intensity for improved detection of inundation below the forest canopy. </w:t>
      </w:r>
      <w:r w:rsidRPr="00772F3F">
        <w:rPr>
          <w:i/>
        </w:rPr>
        <w:t>Wetlands</w:t>
      </w:r>
      <w:r w:rsidRPr="00772F3F">
        <w:t>, Vol. 29, No. 4, 1166-1178.</w:t>
      </w:r>
    </w:p>
    <w:bookmarkEnd w:id="132"/>
    <w:p w:rsidR="00772F3F" w:rsidRPr="00772F3F" w:rsidRDefault="00772F3F" w:rsidP="00772F3F">
      <w:pPr>
        <w:pStyle w:val="EndNoteBibliography"/>
        <w:spacing w:after="0"/>
      </w:pPr>
    </w:p>
    <w:p w:rsidR="00772F3F" w:rsidRPr="00772F3F" w:rsidRDefault="00772F3F" w:rsidP="00772F3F">
      <w:pPr>
        <w:pStyle w:val="EndNoteBibliography"/>
      </w:pPr>
      <w:bookmarkStart w:id="133" w:name="_ENREF_86"/>
      <w:r w:rsidRPr="00772F3F">
        <w:t xml:space="preserve">Langlois, M. N., Richardson, M. C. and Price, J. S. 2017. Delineation of peatland lagg boundaries from airborne LiDAR. </w:t>
      </w:r>
      <w:r w:rsidRPr="00772F3F">
        <w:rPr>
          <w:i/>
        </w:rPr>
        <w:t>Journal of Geophysical Research: Biogeosciences</w:t>
      </w:r>
      <w:r w:rsidRPr="00772F3F">
        <w:t xml:space="preserve">, Vol. No. </w:t>
      </w:r>
    </w:p>
    <w:bookmarkEnd w:id="133"/>
    <w:p w:rsidR="00772F3F" w:rsidRPr="00772F3F" w:rsidRDefault="00772F3F" w:rsidP="00772F3F">
      <w:pPr>
        <w:pStyle w:val="EndNoteBibliography"/>
        <w:spacing w:after="0"/>
      </w:pPr>
    </w:p>
    <w:p w:rsidR="00772F3F" w:rsidRPr="00772F3F" w:rsidRDefault="00772F3F" w:rsidP="00772F3F">
      <w:pPr>
        <w:pStyle w:val="EndNoteBibliography"/>
      </w:pPr>
      <w:bookmarkStart w:id="134" w:name="_ENREF_87"/>
      <w:r w:rsidRPr="00772F3F">
        <w:t xml:space="preserve">Lefsky, M. A., Cohen, W. B., Parker, G. G. and Harding, D. J. 2002. Lidar remote sensing for ecosystem studies. </w:t>
      </w:r>
      <w:r w:rsidRPr="00772F3F">
        <w:rPr>
          <w:i/>
        </w:rPr>
        <w:t>Bioscience</w:t>
      </w:r>
      <w:r w:rsidRPr="00772F3F">
        <w:t>, Vol. 52, No. 1, 19-30.</w:t>
      </w:r>
    </w:p>
    <w:bookmarkEnd w:id="134"/>
    <w:p w:rsidR="00772F3F" w:rsidRPr="00772F3F" w:rsidRDefault="00772F3F" w:rsidP="00772F3F">
      <w:pPr>
        <w:pStyle w:val="EndNoteBibliography"/>
        <w:spacing w:after="0"/>
      </w:pPr>
    </w:p>
    <w:p w:rsidR="00772F3F" w:rsidRPr="00772F3F" w:rsidRDefault="00772F3F" w:rsidP="00772F3F">
      <w:pPr>
        <w:pStyle w:val="EndNoteBibliography"/>
      </w:pPr>
      <w:bookmarkStart w:id="135" w:name="_ENREF_88"/>
      <w:r w:rsidRPr="00772F3F">
        <w:t xml:space="preserve">Li, J. and Chen, W. 2005. A rule-based method for mapping Canada's wetlands using optical, radar and DEM data. </w:t>
      </w:r>
      <w:r w:rsidRPr="00772F3F">
        <w:rPr>
          <w:i/>
        </w:rPr>
        <w:t>International Journal of Remote Sensing</w:t>
      </w:r>
      <w:r w:rsidRPr="00772F3F">
        <w:t>, Vol. 26, No. 22, 5051-5069.</w:t>
      </w:r>
    </w:p>
    <w:bookmarkEnd w:id="135"/>
    <w:p w:rsidR="00772F3F" w:rsidRPr="00772F3F" w:rsidRDefault="00772F3F" w:rsidP="00772F3F">
      <w:pPr>
        <w:pStyle w:val="EndNoteBibliography"/>
        <w:spacing w:after="0"/>
      </w:pPr>
    </w:p>
    <w:p w:rsidR="00772F3F" w:rsidRPr="00772F3F" w:rsidRDefault="00772F3F" w:rsidP="00772F3F">
      <w:pPr>
        <w:pStyle w:val="EndNoteBibliography"/>
      </w:pPr>
      <w:bookmarkStart w:id="136" w:name="_ENREF_89"/>
      <w:r w:rsidRPr="00772F3F">
        <w:t xml:space="preserve">Locky, D., Bayley, S. and Vitt, D. 2005. The vegetational ecology of black spruce swamps, fens and bogs in southern boreal Manitoba, Canada. </w:t>
      </w:r>
      <w:r w:rsidRPr="00772F3F">
        <w:rPr>
          <w:i/>
        </w:rPr>
        <w:t>Wetlands</w:t>
      </w:r>
      <w:r w:rsidRPr="00772F3F">
        <w:t>, Vol. 25, No. 3, 564-582.</w:t>
      </w:r>
    </w:p>
    <w:bookmarkEnd w:id="136"/>
    <w:p w:rsidR="00772F3F" w:rsidRPr="00772F3F" w:rsidRDefault="00772F3F" w:rsidP="00772F3F">
      <w:pPr>
        <w:pStyle w:val="EndNoteBibliography"/>
        <w:spacing w:after="0"/>
      </w:pPr>
    </w:p>
    <w:p w:rsidR="00772F3F" w:rsidRPr="00772F3F" w:rsidRDefault="00772F3F" w:rsidP="00772F3F">
      <w:pPr>
        <w:pStyle w:val="EndNoteBibliography"/>
      </w:pPr>
      <w:bookmarkStart w:id="137" w:name="_ENREF_90"/>
      <w:r w:rsidRPr="00772F3F">
        <w:t xml:space="preserve">Lopez-Sanchez, J. M., Ballester-Berman, J. D. and Hajnsek, I. 2011. First Results of Rice Monitoring Practices in Spain by Means of Time Series of TerraSAR-X Dual-Pol Images. </w:t>
      </w:r>
      <w:r w:rsidRPr="00772F3F">
        <w:rPr>
          <w:i/>
        </w:rPr>
        <w:t>IEEE Journal of Selected Topics in Applied Earth Observations and Remote Sensing</w:t>
      </w:r>
      <w:r w:rsidRPr="00772F3F">
        <w:t>, Vol. 4, No. 2, 412-422.</w:t>
      </w:r>
    </w:p>
    <w:bookmarkEnd w:id="137"/>
    <w:p w:rsidR="00772F3F" w:rsidRPr="00772F3F" w:rsidRDefault="00772F3F" w:rsidP="00772F3F">
      <w:pPr>
        <w:pStyle w:val="EndNoteBibliography"/>
        <w:spacing w:after="0"/>
      </w:pPr>
    </w:p>
    <w:p w:rsidR="00772F3F" w:rsidRPr="00772F3F" w:rsidRDefault="00772F3F" w:rsidP="00772F3F">
      <w:pPr>
        <w:pStyle w:val="EndNoteBibliography"/>
      </w:pPr>
      <w:bookmarkStart w:id="138" w:name="_ENREF_91"/>
      <w:r w:rsidRPr="00772F3F">
        <w:t xml:space="preserve">Los, S. O., Rosette, J. A. B., Kljun, N., North, P. R. J., Chasmer, L., Suarez, J. C., Hopkinson, C., Hill, R. A., van Gorsel, E., Mahoney, C. and Berni, J. A. J. 2012. Vegetation height and cover fraction between 60° S and 60° N from ICESat GLAS data. </w:t>
      </w:r>
      <w:r w:rsidRPr="00772F3F">
        <w:rPr>
          <w:i/>
        </w:rPr>
        <w:t>Geoscientific Model Development</w:t>
      </w:r>
      <w:r w:rsidRPr="00772F3F">
        <w:t>, Vol. 5, No. 2, 413-432.</w:t>
      </w:r>
    </w:p>
    <w:bookmarkEnd w:id="138"/>
    <w:p w:rsidR="00772F3F" w:rsidRPr="00772F3F" w:rsidRDefault="00772F3F" w:rsidP="00772F3F">
      <w:pPr>
        <w:pStyle w:val="EndNoteBibliography"/>
        <w:spacing w:after="0"/>
      </w:pPr>
    </w:p>
    <w:p w:rsidR="00772F3F" w:rsidRPr="00772F3F" w:rsidRDefault="00772F3F" w:rsidP="00772F3F">
      <w:pPr>
        <w:pStyle w:val="EndNoteBibliography"/>
      </w:pPr>
      <w:bookmarkStart w:id="139" w:name="_ENREF_92"/>
      <w:r w:rsidRPr="00772F3F">
        <w:t xml:space="preserve">Lu, Z. and Kwoun, O. i. 2008. Radarsat-1 and ERS InSAR Analysis Over Southeastern Coastal Louisiana: Implications for Mapping Water-Level Changes Beneath Swamp Forests. </w:t>
      </w:r>
      <w:r w:rsidRPr="00772F3F">
        <w:rPr>
          <w:i/>
        </w:rPr>
        <w:t>IEEE Transactions on Geoscience and Remote Sensing</w:t>
      </w:r>
      <w:r w:rsidRPr="00772F3F">
        <w:t>, Vol. 46, No. 8, 2167-2184.</w:t>
      </w:r>
    </w:p>
    <w:bookmarkEnd w:id="139"/>
    <w:p w:rsidR="00772F3F" w:rsidRPr="00772F3F" w:rsidRDefault="00772F3F" w:rsidP="00772F3F">
      <w:pPr>
        <w:pStyle w:val="EndNoteBibliography"/>
        <w:spacing w:after="0"/>
      </w:pPr>
    </w:p>
    <w:p w:rsidR="00772F3F" w:rsidRPr="00772F3F" w:rsidRDefault="00772F3F" w:rsidP="00772F3F">
      <w:pPr>
        <w:pStyle w:val="EndNoteBibliography"/>
      </w:pPr>
      <w:bookmarkStart w:id="140" w:name="_ENREF_93"/>
      <w:r w:rsidRPr="00772F3F">
        <w:t xml:space="preserve">Lucas, R. M., Mitchell, A. L., Rosenqvist, A., Proisy, C., Melius, A. and Ticehurst, C. 2007. The potential of L-band SAR for quantifying mangrove characteristics and change: case studies from the tropics. </w:t>
      </w:r>
      <w:r w:rsidRPr="00772F3F">
        <w:rPr>
          <w:i/>
        </w:rPr>
        <w:t>Aquatic Conservation: Marine and Freshwater Ecosystems</w:t>
      </w:r>
      <w:r w:rsidRPr="00772F3F">
        <w:t>, Vol. 17, No. 3, 245-264.</w:t>
      </w:r>
    </w:p>
    <w:bookmarkEnd w:id="140"/>
    <w:p w:rsidR="00772F3F" w:rsidRPr="00772F3F" w:rsidRDefault="00772F3F" w:rsidP="00772F3F">
      <w:pPr>
        <w:pStyle w:val="EndNoteBibliography"/>
        <w:spacing w:after="0"/>
      </w:pPr>
    </w:p>
    <w:p w:rsidR="00772F3F" w:rsidRPr="00772F3F" w:rsidRDefault="00772F3F" w:rsidP="00772F3F">
      <w:pPr>
        <w:pStyle w:val="EndNoteBibliography"/>
      </w:pPr>
      <w:bookmarkStart w:id="141" w:name="_ENREF_94"/>
      <w:r w:rsidRPr="00772F3F">
        <w:t xml:space="preserve">Madsen, S. N. and Zebker, H. A. 1998. Imaging Radar Interferomtry. In </w:t>
      </w:r>
      <w:r w:rsidRPr="00772F3F">
        <w:rPr>
          <w:i/>
        </w:rPr>
        <w:t>Principles and Applications of Imaging Radar, Manual of Remote Sensing, Third Edition, Volume 2</w:t>
      </w:r>
      <w:r w:rsidRPr="00772F3F">
        <w:t>. Edited by F. M. Henderson and A. J. Lewis. John Wiley &amp; Sons, Inc., Toronto, Ontario, Canada,</w:t>
      </w:r>
      <w:r w:rsidRPr="00772F3F">
        <w:rPr>
          <w:b/>
        </w:rPr>
        <w:t xml:space="preserve"> </w:t>
      </w:r>
      <w:r w:rsidRPr="00772F3F">
        <w:t>359-380.</w:t>
      </w:r>
    </w:p>
    <w:bookmarkEnd w:id="141"/>
    <w:p w:rsidR="00772F3F" w:rsidRPr="00772F3F" w:rsidRDefault="00772F3F" w:rsidP="00772F3F">
      <w:pPr>
        <w:pStyle w:val="EndNoteBibliography"/>
        <w:spacing w:after="0"/>
      </w:pPr>
    </w:p>
    <w:p w:rsidR="00772F3F" w:rsidRPr="00772F3F" w:rsidRDefault="00772F3F" w:rsidP="00772F3F">
      <w:pPr>
        <w:pStyle w:val="EndNoteBibliography"/>
      </w:pPr>
      <w:bookmarkStart w:id="142" w:name="_ENREF_95"/>
      <w:r w:rsidRPr="00772F3F">
        <w:t xml:space="preserve">Mahdavi, S., Salehi, B., Amani, M., Granger, J. E., Brisco, B., Huang, W. and Hanson, A. 2017. Object-Based Classification of Wetlands in Newfoundland and Labrador Using Multi-Temporal PolSAR Data. </w:t>
      </w:r>
      <w:r w:rsidRPr="00772F3F">
        <w:rPr>
          <w:i/>
        </w:rPr>
        <w:t>Canadian Journal of Remote Sensing</w:t>
      </w:r>
      <w:r w:rsidRPr="00772F3F">
        <w:t>, Vol. No. 1-19.</w:t>
      </w:r>
    </w:p>
    <w:bookmarkEnd w:id="142"/>
    <w:p w:rsidR="00772F3F" w:rsidRPr="00772F3F" w:rsidRDefault="00772F3F" w:rsidP="00772F3F">
      <w:pPr>
        <w:pStyle w:val="EndNoteBibliography"/>
        <w:spacing w:after="0"/>
      </w:pPr>
    </w:p>
    <w:p w:rsidR="00772F3F" w:rsidRPr="00772F3F" w:rsidRDefault="00772F3F" w:rsidP="00772F3F">
      <w:pPr>
        <w:pStyle w:val="EndNoteBibliography"/>
      </w:pPr>
      <w:bookmarkStart w:id="143" w:name="_ENREF_96"/>
      <w:r w:rsidRPr="00772F3F">
        <w:t xml:space="preserve">Mahdianpari, M., Salehi, B., Mohammadimanesh, F. and Motagh, M. 2017. Random forest wetland classification using ALOS-2 L-band, RADARSAT-2 C-band, and TerraSAR-X imagery. </w:t>
      </w:r>
      <w:r w:rsidRPr="00772F3F">
        <w:rPr>
          <w:i/>
        </w:rPr>
        <w:t>ISPRS Journal of Photogrammetry and Remote Sensing</w:t>
      </w:r>
      <w:r w:rsidRPr="00772F3F">
        <w:t>, Vol. 130, No. 13-31.</w:t>
      </w:r>
    </w:p>
    <w:bookmarkEnd w:id="143"/>
    <w:p w:rsidR="00772F3F" w:rsidRPr="00772F3F" w:rsidRDefault="00772F3F" w:rsidP="00772F3F">
      <w:pPr>
        <w:pStyle w:val="EndNoteBibliography"/>
        <w:spacing w:after="0"/>
      </w:pPr>
    </w:p>
    <w:p w:rsidR="00772F3F" w:rsidRPr="00772F3F" w:rsidRDefault="00772F3F" w:rsidP="00772F3F">
      <w:pPr>
        <w:pStyle w:val="EndNoteBibliography"/>
      </w:pPr>
      <w:bookmarkStart w:id="144" w:name="_ENREF_97"/>
      <w:r w:rsidRPr="00772F3F">
        <w:t xml:space="preserve">Mahoney, C. and Hopkinson, C. 2017. Continental estimates of canopy gap fraction by active remote sensing. </w:t>
      </w:r>
      <w:r w:rsidRPr="00772F3F">
        <w:rPr>
          <w:i/>
        </w:rPr>
        <w:t>Canadian Journal of Remote Sensing</w:t>
      </w:r>
      <w:r w:rsidRPr="00772F3F">
        <w:t>, Vol. 43, No. 1-15.</w:t>
      </w:r>
    </w:p>
    <w:bookmarkEnd w:id="144"/>
    <w:p w:rsidR="00772F3F" w:rsidRPr="00772F3F" w:rsidRDefault="00772F3F" w:rsidP="00772F3F">
      <w:pPr>
        <w:pStyle w:val="EndNoteBibliography"/>
        <w:spacing w:after="0"/>
      </w:pPr>
    </w:p>
    <w:p w:rsidR="00772F3F" w:rsidRPr="00772F3F" w:rsidRDefault="00772F3F" w:rsidP="00772F3F">
      <w:pPr>
        <w:pStyle w:val="EndNoteBibliography"/>
      </w:pPr>
      <w:bookmarkStart w:id="145" w:name="_ENREF_98"/>
      <w:r w:rsidRPr="00772F3F">
        <w:t xml:space="preserve">Mahoney, C., Hopkinson, C., Held, A. and Simard, M. 2016. Continental-Scale Canopy Height Modeling by Integrating National, Spaceborne, and Airborne LiDAR Data. </w:t>
      </w:r>
      <w:r w:rsidRPr="00772F3F">
        <w:rPr>
          <w:i/>
        </w:rPr>
        <w:t>Canadian Journal of Remote Sensing</w:t>
      </w:r>
      <w:r w:rsidRPr="00772F3F">
        <w:t>, Vol. No. 1-17.</w:t>
      </w:r>
    </w:p>
    <w:bookmarkEnd w:id="145"/>
    <w:p w:rsidR="00772F3F" w:rsidRPr="00772F3F" w:rsidRDefault="00772F3F" w:rsidP="00772F3F">
      <w:pPr>
        <w:pStyle w:val="EndNoteBibliography"/>
        <w:spacing w:after="0"/>
      </w:pPr>
    </w:p>
    <w:p w:rsidR="00772F3F" w:rsidRPr="00772F3F" w:rsidRDefault="00772F3F" w:rsidP="00772F3F">
      <w:pPr>
        <w:pStyle w:val="EndNoteBibliography"/>
      </w:pPr>
      <w:bookmarkStart w:id="146" w:name="_ENREF_99"/>
      <w:r w:rsidRPr="00772F3F">
        <w:t xml:space="preserve">Manavalan, R., Rao, Y. S. and Krishna Mohan, B. 2017. Comparative flood area analysis of C-band VH, VV, and L-band HH polarizations SAR data. </w:t>
      </w:r>
      <w:r w:rsidRPr="00772F3F">
        <w:rPr>
          <w:i/>
        </w:rPr>
        <w:t>International Journal of Remote Sensing</w:t>
      </w:r>
      <w:r w:rsidRPr="00772F3F">
        <w:t>, Vol. 38, No. 16, 4645-4654.</w:t>
      </w:r>
    </w:p>
    <w:bookmarkEnd w:id="146"/>
    <w:p w:rsidR="00772F3F" w:rsidRPr="00772F3F" w:rsidRDefault="00772F3F" w:rsidP="00772F3F">
      <w:pPr>
        <w:pStyle w:val="EndNoteBibliography"/>
        <w:spacing w:after="0"/>
      </w:pPr>
    </w:p>
    <w:p w:rsidR="00772F3F" w:rsidRPr="00772F3F" w:rsidRDefault="00772F3F" w:rsidP="00772F3F">
      <w:pPr>
        <w:pStyle w:val="EndNoteBibliography"/>
      </w:pPr>
      <w:bookmarkStart w:id="147" w:name="_ENREF_100"/>
      <w:r w:rsidRPr="00772F3F">
        <w:t xml:space="preserve">Marechal, C., Pottier, E., Hubert-Moy, L. and Rapinel, S. 2012. One year wetland survey investigations from quad-pol RADARSAT-2 time-series SAR images. </w:t>
      </w:r>
      <w:r w:rsidRPr="00772F3F">
        <w:rPr>
          <w:i/>
        </w:rPr>
        <w:t>Canadian Journal of Remote Sensing</w:t>
      </w:r>
      <w:r w:rsidRPr="00772F3F">
        <w:t>, Vol. 38, No. 3, 240-252.</w:t>
      </w:r>
    </w:p>
    <w:bookmarkEnd w:id="147"/>
    <w:p w:rsidR="00772F3F" w:rsidRPr="00772F3F" w:rsidRDefault="00772F3F" w:rsidP="00772F3F">
      <w:pPr>
        <w:pStyle w:val="EndNoteBibliography"/>
        <w:spacing w:after="0"/>
      </w:pPr>
    </w:p>
    <w:p w:rsidR="00772F3F" w:rsidRPr="00772F3F" w:rsidRDefault="00772F3F" w:rsidP="00772F3F">
      <w:pPr>
        <w:pStyle w:val="EndNoteBibliography"/>
      </w:pPr>
      <w:bookmarkStart w:id="148" w:name="_ENREF_101"/>
      <w:r w:rsidRPr="00772F3F">
        <w:t xml:space="preserve">Martinez, J.-M. and Le Toan, T. 2007. Mapping of flood dynamics and spatial distribution of vegetation in the Amazon floodplain using multitemporal SAR data. </w:t>
      </w:r>
      <w:r w:rsidRPr="00772F3F">
        <w:rPr>
          <w:i/>
        </w:rPr>
        <w:t>Remote Sensing of Environment</w:t>
      </w:r>
      <w:r w:rsidRPr="00772F3F">
        <w:t>, Vol. 108, No. 3, 209-223.</w:t>
      </w:r>
    </w:p>
    <w:bookmarkEnd w:id="148"/>
    <w:p w:rsidR="00772F3F" w:rsidRPr="00772F3F" w:rsidRDefault="00772F3F" w:rsidP="00772F3F">
      <w:pPr>
        <w:pStyle w:val="EndNoteBibliography"/>
        <w:spacing w:after="0"/>
      </w:pPr>
    </w:p>
    <w:p w:rsidR="00772F3F" w:rsidRPr="00772F3F" w:rsidRDefault="00772F3F" w:rsidP="00772F3F">
      <w:pPr>
        <w:pStyle w:val="EndNoteBibliography"/>
      </w:pPr>
      <w:bookmarkStart w:id="149" w:name="_ENREF_102"/>
      <w:r w:rsidRPr="00772F3F">
        <w:t xml:space="preserve">Martinis, S., Kuenzer, C., Wendleder, A., Huth, J., Twele, A., Roth, A. and Dech, S. 2015. Comparing four operational SAR-based water and flood detection approaches. </w:t>
      </w:r>
      <w:r w:rsidRPr="00772F3F">
        <w:rPr>
          <w:i/>
        </w:rPr>
        <w:t>International Journal of Remote Sensing</w:t>
      </w:r>
      <w:r w:rsidRPr="00772F3F">
        <w:t>, Vol. 36, No. 13, 3519-3543.</w:t>
      </w:r>
    </w:p>
    <w:bookmarkEnd w:id="149"/>
    <w:p w:rsidR="00772F3F" w:rsidRPr="00772F3F" w:rsidRDefault="00772F3F" w:rsidP="00772F3F">
      <w:pPr>
        <w:pStyle w:val="EndNoteBibliography"/>
        <w:spacing w:after="0"/>
      </w:pPr>
    </w:p>
    <w:p w:rsidR="00772F3F" w:rsidRPr="00772F3F" w:rsidRDefault="00772F3F" w:rsidP="00772F3F">
      <w:pPr>
        <w:pStyle w:val="EndNoteBibliography"/>
      </w:pPr>
      <w:bookmarkStart w:id="150" w:name="_ENREF_103"/>
      <w:r w:rsidRPr="00772F3F">
        <w:t xml:space="preserve">Maxa, M. and Bolstad, P. 2009. Mapping Northern Wetlands with High Resolution Satellite Images and Lidar. </w:t>
      </w:r>
      <w:r w:rsidRPr="00772F3F">
        <w:rPr>
          <w:i/>
        </w:rPr>
        <w:t>Wetlands</w:t>
      </w:r>
      <w:r w:rsidRPr="00772F3F">
        <w:t>, Vol. 29, No. 1, 248-260.</w:t>
      </w:r>
    </w:p>
    <w:bookmarkEnd w:id="150"/>
    <w:p w:rsidR="00772F3F" w:rsidRPr="00772F3F" w:rsidRDefault="00772F3F" w:rsidP="00772F3F">
      <w:pPr>
        <w:pStyle w:val="EndNoteBibliography"/>
        <w:spacing w:after="0"/>
      </w:pPr>
    </w:p>
    <w:p w:rsidR="00772F3F" w:rsidRPr="00772F3F" w:rsidRDefault="00772F3F" w:rsidP="00772F3F">
      <w:pPr>
        <w:pStyle w:val="EndNoteBibliography"/>
      </w:pPr>
      <w:bookmarkStart w:id="151" w:name="_ENREF_104"/>
      <w:r w:rsidRPr="00772F3F">
        <w:t xml:space="preserve">Means, J. E., Acker, S. A., Fitt, B. J., Renslow, M., Emerson, L. and Hendrix, C. J. 2000. Predicting forest stand characteristics with airborne scanning lidar. </w:t>
      </w:r>
      <w:r w:rsidRPr="00772F3F">
        <w:rPr>
          <w:i/>
        </w:rPr>
        <w:t>Photogrammetric Engineering and Remote Sensing</w:t>
      </w:r>
      <w:r w:rsidRPr="00772F3F">
        <w:t>, Vol. 66, No. 11, 1367-1371.</w:t>
      </w:r>
    </w:p>
    <w:bookmarkEnd w:id="151"/>
    <w:p w:rsidR="00772F3F" w:rsidRPr="00772F3F" w:rsidRDefault="00772F3F" w:rsidP="00772F3F">
      <w:pPr>
        <w:pStyle w:val="EndNoteBibliography"/>
        <w:spacing w:after="0"/>
      </w:pPr>
    </w:p>
    <w:p w:rsidR="00772F3F" w:rsidRPr="00772F3F" w:rsidRDefault="00772F3F" w:rsidP="00772F3F">
      <w:pPr>
        <w:pStyle w:val="EndNoteBibliography"/>
      </w:pPr>
      <w:bookmarkStart w:id="152" w:name="_ENREF_105"/>
      <w:r w:rsidRPr="00772F3F">
        <w:t xml:space="preserve">Merchant, M. A., Adams, J. R., Berg, A. A., Baltzer, J. L., Quinton, W. L. and Chasmer, L. E. 2017. Contributions of C-Band SAR Data and Polarimetric Decompositions to Subarctic Boreal Peatland Mapping. </w:t>
      </w:r>
      <w:r w:rsidRPr="00772F3F">
        <w:rPr>
          <w:i/>
        </w:rPr>
        <w:t>IEEE Journal of Selected Topics in Applied Earth Observations and Remote Sensing</w:t>
      </w:r>
      <w:r w:rsidRPr="00772F3F">
        <w:t>, Vol. 10, No. 4, 1467-1482.</w:t>
      </w:r>
    </w:p>
    <w:bookmarkEnd w:id="152"/>
    <w:p w:rsidR="00772F3F" w:rsidRPr="00772F3F" w:rsidRDefault="00772F3F" w:rsidP="00772F3F">
      <w:pPr>
        <w:pStyle w:val="EndNoteBibliography"/>
        <w:spacing w:after="0"/>
      </w:pPr>
    </w:p>
    <w:p w:rsidR="00772F3F" w:rsidRPr="00772F3F" w:rsidRDefault="00772F3F" w:rsidP="00772F3F">
      <w:pPr>
        <w:pStyle w:val="EndNoteBibliography"/>
      </w:pPr>
      <w:bookmarkStart w:id="153" w:name="_ENREF_106"/>
      <w:r w:rsidRPr="00772F3F">
        <w:t xml:space="preserve">Miliaresis, G. and Delikaraoglou, D. 2009. Effects of Percent Tree Canopy Density and DEM Misregistration on SRTM/NED Vegetation Height Estimates. </w:t>
      </w:r>
      <w:r w:rsidRPr="00772F3F">
        <w:rPr>
          <w:i/>
        </w:rPr>
        <w:t>Remote Sensing</w:t>
      </w:r>
      <w:r w:rsidRPr="00772F3F">
        <w:t>, Vol. 1, No. 2, 36.</w:t>
      </w:r>
    </w:p>
    <w:bookmarkEnd w:id="153"/>
    <w:p w:rsidR="00772F3F" w:rsidRPr="00772F3F" w:rsidRDefault="00772F3F" w:rsidP="00772F3F">
      <w:pPr>
        <w:pStyle w:val="EndNoteBibliography"/>
        <w:spacing w:after="0"/>
      </w:pPr>
    </w:p>
    <w:p w:rsidR="00772F3F" w:rsidRPr="00772F3F" w:rsidRDefault="00772F3F" w:rsidP="00772F3F">
      <w:pPr>
        <w:pStyle w:val="EndNoteBibliography"/>
      </w:pPr>
      <w:bookmarkStart w:id="154" w:name="_ENREF_107"/>
      <w:r w:rsidRPr="00772F3F">
        <w:lastRenderedPageBreak/>
        <w:t xml:space="preserve">Millard, K. and Richardson, M. 2013. Wetland mapping with LiDAR derivatives, SAR polarimetric decompositions, and LiDAR–SAR fusion using a random forest classifier. </w:t>
      </w:r>
      <w:r w:rsidRPr="00772F3F">
        <w:rPr>
          <w:i/>
        </w:rPr>
        <w:t>Canadian Journal of Remote Sensing</w:t>
      </w:r>
      <w:r w:rsidRPr="00772F3F">
        <w:t>, Vol. 39, No. 4, 290-307.</w:t>
      </w:r>
    </w:p>
    <w:bookmarkEnd w:id="154"/>
    <w:p w:rsidR="00772F3F" w:rsidRPr="00772F3F" w:rsidRDefault="00772F3F" w:rsidP="00772F3F">
      <w:pPr>
        <w:pStyle w:val="EndNoteBibliography"/>
        <w:spacing w:after="0"/>
      </w:pPr>
    </w:p>
    <w:p w:rsidR="00772F3F" w:rsidRPr="00772F3F" w:rsidRDefault="00772F3F" w:rsidP="00772F3F">
      <w:pPr>
        <w:pStyle w:val="EndNoteBibliography"/>
      </w:pPr>
      <w:bookmarkStart w:id="155" w:name="_ENREF_108"/>
      <w:r w:rsidRPr="00772F3F">
        <w:t xml:space="preserve">Miller, R. C. and Zedler, J. B. 2003. Responses of native and invasive wetland plants to hydroperiod and water depth. </w:t>
      </w:r>
      <w:r w:rsidRPr="00772F3F">
        <w:rPr>
          <w:i/>
        </w:rPr>
        <w:t>Plant Ecology</w:t>
      </w:r>
      <w:r w:rsidRPr="00772F3F">
        <w:t>, Vol. 167, No. 1, 57-69.</w:t>
      </w:r>
    </w:p>
    <w:bookmarkEnd w:id="155"/>
    <w:p w:rsidR="00772F3F" w:rsidRPr="00772F3F" w:rsidRDefault="00772F3F" w:rsidP="00772F3F">
      <w:pPr>
        <w:pStyle w:val="EndNoteBibliography"/>
        <w:spacing w:after="0"/>
      </w:pPr>
    </w:p>
    <w:p w:rsidR="00772F3F" w:rsidRPr="00772F3F" w:rsidRDefault="00772F3F" w:rsidP="00772F3F">
      <w:pPr>
        <w:pStyle w:val="EndNoteBibliography"/>
      </w:pPr>
      <w:bookmarkStart w:id="156" w:name="_ENREF_109"/>
      <w:r w:rsidRPr="00772F3F">
        <w:t xml:space="preserve">Mitsch, W. and Gosselink, J. 2007. </w:t>
      </w:r>
      <w:r w:rsidRPr="00772F3F">
        <w:rPr>
          <w:i/>
        </w:rPr>
        <w:t>Wetlands (4th Edition)</w:t>
      </w:r>
      <w:r w:rsidRPr="00772F3F">
        <w:t>. John Wiley &amp; Sons, Inc., Hoboken, New Jersey, USA.</w:t>
      </w:r>
    </w:p>
    <w:bookmarkEnd w:id="156"/>
    <w:p w:rsidR="00772F3F" w:rsidRPr="00772F3F" w:rsidRDefault="00772F3F" w:rsidP="00772F3F">
      <w:pPr>
        <w:pStyle w:val="EndNoteBibliography"/>
        <w:spacing w:after="0"/>
      </w:pPr>
    </w:p>
    <w:p w:rsidR="00772F3F" w:rsidRPr="00772F3F" w:rsidRDefault="00772F3F" w:rsidP="00772F3F">
      <w:pPr>
        <w:pStyle w:val="EndNoteBibliography"/>
      </w:pPr>
      <w:bookmarkStart w:id="157" w:name="_ENREF_110"/>
      <w:r w:rsidRPr="00772F3F">
        <w:t xml:space="preserve">Molijn, R. A., Lindenbergh, R. C. and Gunter, B. C. 2011. ICESat laser full waveform analysis for the classification of land cover types over the cryosphere. </w:t>
      </w:r>
      <w:r w:rsidRPr="00772F3F">
        <w:rPr>
          <w:i/>
        </w:rPr>
        <w:t>International Journal of Remote Sensing</w:t>
      </w:r>
      <w:r w:rsidRPr="00772F3F">
        <w:t>, Vol. 32, No. 23, 8799-8822.</w:t>
      </w:r>
    </w:p>
    <w:bookmarkEnd w:id="157"/>
    <w:p w:rsidR="00772F3F" w:rsidRPr="00772F3F" w:rsidRDefault="00772F3F" w:rsidP="00772F3F">
      <w:pPr>
        <w:pStyle w:val="EndNoteBibliography"/>
        <w:spacing w:after="0"/>
      </w:pPr>
    </w:p>
    <w:p w:rsidR="00772F3F" w:rsidRPr="00772F3F" w:rsidRDefault="00772F3F" w:rsidP="00772F3F">
      <w:pPr>
        <w:pStyle w:val="EndNoteBibliography"/>
      </w:pPr>
      <w:bookmarkStart w:id="158" w:name="_ENREF_111"/>
      <w:r w:rsidRPr="00772F3F">
        <w:t xml:space="preserve">Montgomery, J., Hopkinson, C., Brisco, B., Patterson, S. and Rood, S. Submitted. </w:t>
      </w:r>
      <w:r w:rsidRPr="00772F3F">
        <w:rPr>
          <w:i/>
        </w:rPr>
        <w:t>Prairie Pothole Region Wetland Hydroperiod Classification Using Multi-Temporal Sar in Alberta, Canada</w:t>
      </w:r>
      <w:r w:rsidRPr="00772F3F">
        <w:t xml:space="preserve"> [online]. Available from [cited </w:t>
      </w:r>
    </w:p>
    <w:bookmarkEnd w:id="158"/>
    <w:p w:rsidR="00772F3F" w:rsidRPr="00772F3F" w:rsidRDefault="00772F3F" w:rsidP="00772F3F">
      <w:pPr>
        <w:pStyle w:val="EndNoteBibliography"/>
        <w:spacing w:after="0"/>
      </w:pPr>
    </w:p>
    <w:p w:rsidR="00772F3F" w:rsidRPr="00772F3F" w:rsidRDefault="00772F3F" w:rsidP="00772F3F">
      <w:pPr>
        <w:pStyle w:val="EndNoteBibliography"/>
      </w:pPr>
      <w:bookmarkStart w:id="159" w:name="_ENREF_112"/>
      <w:r w:rsidRPr="00772F3F">
        <w:t xml:space="preserve">Mora, B., Wulder, M., White, J. and Hobart, G. 2013. Modeling Stand Height, Volume, and Biomass from Very High Spatial Resolution Satellite Imagery and Samples of Airborne LiDAR. </w:t>
      </w:r>
      <w:r w:rsidRPr="00772F3F">
        <w:rPr>
          <w:i/>
        </w:rPr>
        <w:t>Remote Sensing</w:t>
      </w:r>
      <w:r w:rsidRPr="00772F3F">
        <w:t>, Vol. 5, No. 5, 2308.</w:t>
      </w:r>
    </w:p>
    <w:bookmarkEnd w:id="159"/>
    <w:p w:rsidR="00772F3F" w:rsidRPr="00772F3F" w:rsidRDefault="00772F3F" w:rsidP="00772F3F">
      <w:pPr>
        <w:pStyle w:val="EndNoteBibliography"/>
        <w:spacing w:after="0"/>
      </w:pPr>
    </w:p>
    <w:p w:rsidR="00772F3F" w:rsidRPr="00772F3F" w:rsidRDefault="00772F3F" w:rsidP="00772F3F">
      <w:pPr>
        <w:pStyle w:val="EndNoteBibliography"/>
      </w:pPr>
      <w:bookmarkStart w:id="160" w:name="_ENREF_113"/>
      <w:r w:rsidRPr="00772F3F">
        <w:t xml:space="preserve">Moreira, A., Krieger, G., Hajnsek, I., Hounam, D., Werner, M., Riegger, S. and Settelmeyer, E. 2004. TanDEM-X: a TerraSAR-X add-on satellite for single-pass SAR interferometry. In </w:t>
      </w:r>
      <w:r w:rsidRPr="00772F3F">
        <w:rPr>
          <w:i/>
        </w:rPr>
        <w:t xml:space="preserve">IGARSS 2004. 2004 IEEE International Geoscience and Remote Sensing Symposium, </w:t>
      </w:r>
      <w:r w:rsidRPr="00772F3F">
        <w:t>20-24 Sept. 2004, Edited by 1000-1003 vol.1002.</w:t>
      </w:r>
    </w:p>
    <w:bookmarkEnd w:id="160"/>
    <w:p w:rsidR="00772F3F" w:rsidRPr="00772F3F" w:rsidRDefault="00772F3F" w:rsidP="00772F3F">
      <w:pPr>
        <w:pStyle w:val="EndNoteBibliography"/>
        <w:spacing w:after="0"/>
      </w:pPr>
    </w:p>
    <w:p w:rsidR="00772F3F" w:rsidRPr="00772F3F" w:rsidRDefault="00772F3F" w:rsidP="00772F3F">
      <w:pPr>
        <w:pStyle w:val="EndNoteBibliography"/>
      </w:pPr>
      <w:bookmarkStart w:id="161" w:name="_ENREF_114"/>
      <w:r w:rsidRPr="00772F3F">
        <w:t xml:space="preserve">Naiman, R. J., Pinay, G., Johnston, C. A. and Pastor, J. 1994. Beaver Influences on the Long-Term Biogeochemical Characteristics of Boreal Forest Drainage Networks. </w:t>
      </w:r>
      <w:r w:rsidRPr="00772F3F">
        <w:rPr>
          <w:i/>
        </w:rPr>
        <w:t>Ecology</w:t>
      </w:r>
      <w:r w:rsidRPr="00772F3F">
        <w:t>, Vol. 75, No. 4, 905-921.</w:t>
      </w:r>
    </w:p>
    <w:bookmarkEnd w:id="161"/>
    <w:p w:rsidR="00772F3F" w:rsidRPr="00772F3F" w:rsidRDefault="00772F3F" w:rsidP="00772F3F">
      <w:pPr>
        <w:pStyle w:val="EndNoteBibliography"/>
        <w:spacing w:after="0"/>
      </w:pPr>
    </w:p>
    <w:p w:rsidR="00772F3F" w:rsidRPr="00772F3F" w:rsidRDefault="00772F3F" w:rsidP="00772F3F">
      <w:pPr>
        <w:pStyle w:val="EndNoteBibliography"/>
      </w:pPr>
      <w:bookmarkStart w:id="162" w:name="_ENREF_115"/>
      <w:r w:rsidRPr="00772F3F">
        <w:t xml:space="preserve">National Wetlands Working Group. 1997. </w:t>
      </w:r>
      <w:r w:rsidRPr="00772F3F">
        <w:rPr>
          <w:i/>
        </w:rPr>
        <w:t>The Canadian Wetland Classification System, 2nd Edition</w:t>
      </w:r>
      <w:r w:rsidRPr="00772F3F">
        <w:t>. Wetlands Research Centre, University of Waterloo, Waterloo, ON, Canada.</w:t>
      </w:r>
    </w:p>
    <w:bookmarkEnd w:id="162"/>
    <w:p w:rsidR="00772F3F" w:rsidRPr="00772F3F" w:rsidRDefault="00772F3F" w:rsidP="00772F3F">
      <w:pPr>
        <w:pStyle w:val="EndNoteBibliography"/>
        <w:spacing w:after="0"/>
      </w:pPr>
    </w:p>
    <w:p w:rsidR="00772F3F" w:rsidRPr="00772F3F" w:rsidRDefault="00772F3F" w:rsidP="00772F3F">
      <w:pPr>
        <w:pStyle w:val="EndNoteBibliography"/>
      </w:pPr>
      <w:bookmarkStart w:id="163" w:name="_ENREF_116"/>
      <w:r w:rsidRPr="00772F3F">
        <w:t xml:space="preserve">Nico, G., Leva, D., Antonello, G. and Tarchi, D. 2004. Ground-based SAR interferometry for terrain mapping: theory and sensitivity analysis. </w:t>
      </w:r>
      <w:r w:rsidRPr="00772F3F">
        <w:rPr>
          <w:i/>
        </w:rPr>
        <w:t>IEEE Transactions on Geoscience and Remote Sensing</w:t>
      </w:r>
      <w:r w:rsidRPr="00772F3F">
        <w:t>, Vol. 42, No. 6, 1344-1350.</w:t>
      </w:r>
    </w:p>
    <w:bookmarkEnd w:id="163"/>
    <w:p w:rsidR="00772F3F" w:rsidRPr="00772F3F" w:rsidRDefault="00772F3F" w:rsidP="00772F3F">
      <w:pPr>
        <w:pStyle w:val="EndNoteBibliography"/>
        <w:spacing w:after="0"/>
      </w:pPr>
    </w:p>
    <w:p w:rsidR="00772F3F" w:rsidRPr="00772F3F" w:rsidRDefault="00772F3F" w:rsidP="00772F3F">
      <w:pPr>
        <w:pStyle w:val="EndNoteBibliography"/>
      </w:pPr>
      <w:bookmarkStart w:id="164" w:name="_ENREF_117"/>
      <w:r w:rsidRPr="00772F3F">
        <w:t xml:space="preserve">Oberstadler, R., Hönsch, H. and Huth, D. 1997. Assessment of the mapping capabilities of ERS-1 SAR data for flood mapping: a case study in Germany. </w:t>
      </w:r>
      <w:r w:rsidRPr="00772F3F">
        <w:rPr>
          <w:i/>
        </w:rPr>
        <w:t>Hydrological Processes</w:t>
      </w:r>
      <w:r w:rsidRPr="00772F3F">
        <w:t>, Vol. 11, No. 10, 1415-1425.</w:t>
      </w:r>
    </w:p>
    <w:bookmarkEnd w:id="164"/>
    <w:p w:rsidR="00772F3F" w:rsidRPr="00772F3F" w:rsidRDefault="00772F3F" w:rsidP="00772F3F">
      <w:pPr>
        <w:pStyle w:val="EndNoteBibliography"/>
        <w:spacing w:after="0"/>
      </w:pPr>
    </w:p>
    <w:p w:rsidR="00772F3F" w:rsidRPr="00772F3F" w:rsidRDefault="00772F3F" w:rsidP="00772F3F">
      <w:pPr>
        <w:pStyle w:val="EndNoteBibliography"/>
      </w:pPr>
      <w:bookmarkStart w:id="165" w:name="_ENREF_118"/>
      <w:r w:rsidRPr="00772F3F">
        <w:t xml:space="preserve">Ouchi, K. 2013. Recent Trend and Advance of Synthetic Aperture Radar with Selected Topics. </w:t>
      </w:r>
      <w:r w:rsidRPr="00772F3F">
        <w:rPr>
          <w:i/>
        </w:rPr>
        <w:t>Remote Sensing</w:t>
      </w:r>
      <w:r w:rsidRPr="00772F3F">
        <w:t>, Vol. 5, No. 2, 716.</w:t>
      </w:r>
    </w:p>
    <w:bookmarkEnd w:id="165"/>
    <w:p w:rsidR="00772F3F" w:rsidRPr="00772F3F" w:rsidRDefault="00772F3F" w:rsidP="00772F3F">
      <w:pPr>
        <w:pStyle w:val="EndNoteBibliography"/>
        <w:spacing w:after="0"/>
      </w:pPr>
    </w:p>
    <w:p w:rsidR="00772F3F" w:rsidRPr="00772F3F" w:rsidRDefault="00772F3F" w:rsidP="00772F3F">
      <w:pPr>
        <w:pStyle w:val="EndNoteBibliography"/>
      </w:pPr>
      <w:bookmarkStart w:id="166" w:name="_ENREF_119"/>
      <w:r w:rsidRPr="00772F3F">
        <w:t xml:space="preserve">Ozesmi, S. L. and Bauer, M. E. 2002. Satellite remote sensing of wetlands. </w:t>
      </w:r>
      <w:r w:rsidRPr="00772F3F">
        <w:rPr>
          <w:i/>
        </w:rPr>
        <w:t>Wetlands Ecology and Management</w:t>
      </w:r>
      <w:r w:rsidRPr="00772F3F">
        <w:t>, Vol. 10, No. 5, 381-402.</w:t>
      </w:r>
    </w:p>
    <w:bookmarkEnd w:id="166"/>
    <w:p w:rsidR="00772F3F" w:rsidRPr="00772F3F" w:rsidRDefault="00772F3F" w:rsidP="00772F3F">
      <w:pPr>
        <w:pStyle w:val="EndNoteBibliography"/>
        <w:spacing w:after="0"/>
      </w:pPr>
    </w:p>
    <w:p w:rsidR="00772F3F" w:rsidRPr="00772F3F" w:rsidRDefault="00772F3F" w:rsidP="00772F3F">
      <w:pPr>
        <w:pStyle w:val="EndNoteBibliography"/>
      </w:pPr>
      <w:bookmarkStart w:id="167" w:name="_ENREF_120"/>
      <w:r w:rsidRPr="00772F3F">
        <w:t xml:space="preserve">Partnership, A. N. 2017. </w:t>
      </w:r>
      <w:r w:rsidRPr="00772F3F">
        <w:rPr>
          <w:i/>
        </w:rPr>
        <w:t>Alberta Weltand Mapping Standards Workshop Synopsis</w:t>
      </w:r>
      <w:r w:rsidRPr="00772F3F">
        <w:t xml:space="preserve"> [online]. Available from [cited </w:t>
      </w:r>
    </w:p>
    <w:bookmarkEnd w:id="167"/>
    <w:p w:rsidR="00772F3F" w:rsidRPr="00772F3F" w:rsidRDefault="00772F3F" w:rsidP="00772F3F">
      <w:pPr>
        <w:pStyle w:val="EndNoteBibliography"/>
        <w:spacing w:after="0"/>
      </w:pPr>
    </w:p>
    <w:p w:rsidR="00772F3F" w:rsidRPr="00772F3F" w:rsidRDefault="00772F3F" w:rsidP="00772F3F">
      <w:pPr>
        <w:pStyle w:val="EndNoteBibliography"/>
      </w:pPr>
      <w:bookmarkStart w:id="168" w:name="_ENREF_121"/>
      <w:r w:rsidRPr="00772F3F">
        <w:t xml:space="preserve">Petrone, R. M., Silins, U. and Devito, K. J. 2007. Dynamics of evapotranspiration from a riparian pond complex in the Western Boreal Forest, Alberta, Canada. </w:t>
      </w:r>
      <w:r w:rsidRPr="00772F3F">
        <w:rPr>
          <w:i/>
        </w:rPr>
        <w:t>Hydrological Processes</w:t>
      </w:r>
      <w:r w:rsidRPr="00772F3F">
        <w:t>, Vol. 21, No. 11, 1391-1401.</w:t>
      </w:r>
    </w:p>
    <w:bookmarkEnd w:id="168"/>
    <w:p w:rsidR="00772F3F" w:rsidRPr="00772F3F" w:rsidRDefault="00772F3F" w:rsidP="00772F3F">
      <w:pPr>
        <w:pStyle w:val="EndNoteBibliography"/>
        <w:spacing w:after="0"/>
      </w:pPr>
    </w:p>
    <w:p w:rsidR="00772F3F" w:rsidRPr="00772F3F" w:rsidRDefault="00772F3F" w:rsidP="00772F3F">
      <w:pPr>
        <w:pStyle w:val="EndNoteBibliography"/>
      </w:pPr>
      <w:bookmarkStart w:id="169" w:name="_ENREF_122"/>
      <w:r w:rsidRPr="00772F3F">
        <w:t xml:space="preserve">Pham-Duc, B., Prigent, C. and Aires, F. 2017. Surface Water Monitoring within Cambodia and the Vietnamese Mekong Delta over a Year, with Sentinel-1 SAR Observations. </w:t>
      </w:r>
      <w:r w:rsidRPr="00772F3F">
        <w:rPr>
          <w:i/>
        </w:rPr>
        <w:t>Water</w:t>
      </w:r>
      <w:r w:rsidRPr="00772F3F">
        <w:t>, Vol. 9, No. 6, 366.</w:t>
      </w:r>
    </w:p>
    <w:bookmarkEnd w:id="169"/>
    <w:p w:rsidR="00772F3F" w:rsidRPr="00772F3F" w:rsidRDefault="00772F3F" w:rsidP="00772F3F">
      <w:pPr>
        <w:pStyle w:val="EndNoteBibliography"/>
        <w:spacing w:after="0"/>
      </w:pPr>
    </w:p>
    <w:p w:rsidR="00772F3F" w:rsidRPr="00772F3F" w:rsidRDefault="00772F3F" w:rsidP="00772F3F">
      <w:pPr>
        <w:pStyle w:val="EndNoteBibliography"/>
      </w:pPr>
      <w:bookmarkStart w:id="170" w:name="_ENREF_123"/>
      <w:r w:rsidRPr="00772F3F">
        <w:t xml:space="preserve">Pope, K. O., Rejmankova, E., Paris, J. F. and Woodruff, R. 1997. Detecting seasonal flooding cycles in marshes of the Yucatan Peninsula with SIR-C polarimetric radar imagery. </w:t>
      </w:r>
      <w:r w:rsidRPr="00772F3F">
        <w:rPr>
          <w:i/>
        </w:rPr>
        <w:t>Remote Sensing of Environment</w:t>
      </w:r>
      <w:r w:rsidRPr="00772F3F">
        <w:t>, Vol. 59, No. 2, 157-166.</w:t>
      </w:r>
    </w:p>
    <w:bookmarkEnd w:id="170"/>
    <w:p w:rsidR="00772F3F" w:rsidRPr="00772F3F" w:rsidRDefault="00772F3F" w:rsidP="00772F3F">
      <w:pPr>
        <w:pStyle w:val="EndNoteBibliography"/>
        <w:spacing w:after="0"/>
      </w:pPr>
    </w:p>
    <w:p w:rsidR="00772F3F" w:rsidRPr="00772F3F" w:rsidRDefault="00772F3F" w:rsidP="00772F3F">
      <w:pPr>
        <w:pStyle w:val="EndNoteBibliography"/>
      </w:pPr>
      <w:bookmarkStart w:id="171" w:name="_ENREF_124"/>
      <w:r w:rsidRPr="00772F3F">
        <w:t xml:space="preserve">Quinton, W. L., Hayashi, M. and Chasmer, L. E. 2009. Peatland Hydrology of Discontinuous Permafrost in the Northwest Territories: Overview and Synthesis. </w:t>
      </w:r>
      <w:r w:rsidRPr="00772F3F">
        <w:rPr>
          <w:i/>
        </w:rPr>
        <w:t>Canadian Water Resources Journal / Revue canadienne des ressources hydriques</w:t>
      </w:r>
      <w:r w:rsidRPr="00772F3F">
        <w:t>, Vol. 34, No. 4, 311-328.</w:t>
      </w:r>
    </w:p>
    <w:bookmarkEnd w:id="171"/>
    <w:p w:rsidR="00772F3F" w:rsidRPr="00772F3F" w:rsidRDefault="00772F3F" w:rsidP="00772F3F">
      <w:pPr>
        <w:pStyle w:val="EndNoteBibliography"/>
        <w:spacing w:after="0"/>
      </w:pPr>
    </w:p>
    <w:p w:rsidR="00772F3F" w:rsidRPr="00772F3F" w:rsidRDefault="00772F3F" w:rsidP="00772F3F">
      <w:pPr>
        <w:pStyle w:val="EndNoteBibliography"/>
      </w:pPr>
      <w:bookmarkStart w:id="172" w:name="_ENREF_125"/>
      <w:r w:rsidRPr="00772F3F">
        <w:t xml:space="preserve">Ramsar. 2015. </w:t>
      </w:r>
      <w:r w:rsidRPr="00772F3F">
        <w:rPr>
          <w:i/>
        </w:rPr>
        <w:t>Wetlands: The Hidden Resource for Climate Mitigation and Adaptation.</w:t>
      </w:r>
      <w:r w:rsidRPr="00772F3F">
        <w:t xml:space="preserve"> [online]. Available from http://www.ramsar.org/news/wetlands-the-hidden-resource-for-climate-mitigation-and-adaptation [cited June 2017].</w:t>
      </w:r>
    </w:p>
    <w:bookmarkEnd w:id="172"/>
    <w:p w:rsidR="00772F3F" w:rsidRPr="00772F3F" w:rsidRDefault="00772F3F" w:rsidP="00772F3F">
      <w:pPr>
        <w:pStyle w:val="EndNoteBibliography"/>
        <w:spacing w:after="0"/>
      </w:pPr>
    </w:p>
    <w:p w:rsidR="00772F3F" w:rsidRPr="00772F3F" w:rsidRDefault="00772F3F" w:rsidP="00772F3F">
      <w:pPr>
        <w:pStyle w:val="EndNoteBibliography"/>
      </w:pPr>
      <w:bookmarkStart w:id="173" w:name="_ENREF_126"/>
      <w:r w:rsidRPr="00772F3F">
        <w:t xml:space="preserve">Rebelo, L. M. 2010. Eco-Hydrological Characterization of Inland Wetlands in Africa Using L-Band SAR. </w:t>
      </w:r>
      <w:r w:rsidRPr="00772F3F">
        <w:rPr>
          <w:i/>
        </w:rPr>
        <w:t>IEEE Journal of Selected Topics in Applied Earth Observations and Remote Sensing</w:t>
      </w:r>
      <w:r w:rsidRPr="00772F3F">
        <w:t>, Vol. 3, No. 4, 554-559.</w:t>
      </w:r>
    </w:p>
    <w:bookmarkEnd w:id="173"/>
    <w:p w:rsidR="00772F3F" w:rsidRPr="00772F3F" w:rsidRDefault="00772F3F" w:rsidP="00772F3F">
      <w:pPr>
        <w:pStyle w:val="EndNoteBibliography"/>
        <w:spacing w:after="0"/>
      </w:pPr>
    </w:p>
    <w:p w:rsidR="00772F3F" w:rsidRPr="00772F3F" w:rsidRDefault="00772F3F" w:rsidP="00772F3F">
      <w:pPr>
        <w:pStyle w:val="EndNoteBibliography"/>
      </w:pPr>
      <w:bookmarkStart w:id="174" w:name="_ENREF_127"/>
      <w:r w:rsidRPr="00772F3F">
        <w:t xml:space="preserve">Richardson, M. C., Fortin, M. J. and Branfireun, B. A. 2009. Hydrogeomorphic edge detection and delineation of landscape functional units from lidar digital elevation models. </w:t>
      </w:r>
      <w:r w:rsidRPr="00772F3F">
        <w:rPr>
          <w:i/>
        </w:rPr>
        <w:t>Water Resources Research</w:t>
      </w:r>
      <w:r w:rsidRPr="00772F3F">
        <w:t>, Vol. 45, No. 10, n/a-n/a.</w:t>
      </w:r>
    </w:p>
    <w:bookmarkEnd w:id="174"/>
    <w:p w:rsidR="00772F3F" w:rsidRPr="00772F3F" w:rsidRDefault="00772F3F" w:rsidP="00772F3F">
      <w:pPr>
        <w:pStyle w:val="EndNoteBibliography"/>
        <w:spacing w:after="0"/>
      </w:pPr>
    </w:p>
    <w:p w:rsidR="00772F3F" w:rsidRPr="00772F3F" w:rsidRDefault="00772F3F" w:rsidP="00772F3F">
      <w:pPr>
        <w:pStyle w:val="EndNoteBibliography"/>
      </w:pPr>
      <w:bookmarkStart w:id="175" w:name="_ENREF_128"/>
      <w:r w:rsidRPr="00772F3F">
        <w:t xml:space="preserve">Richardson, M. C., Mitchell, C. P. J., Branfireun, B. A. and Kolka, R. K. 2010. Analysis of airborne LiDAR surveys to quantify the characteristic morphologies of northern forested wetlands. </w:t>
      </w:r>
      <w:r w:rsidRPr="00772F3F">
        <w:rPr>
          <w:i/>
        </w:rPr>
        <w:t>Journal of Geophysical Research: Biogeosciences</w:t>
      </w:r>
      <w:r w:rsidRPr="00772F3F">
        <w:t>, Vol. 115, No. G3, n/a-n/a.</w:t>
      </w:r>
    </w:p>
    <w:bookmarkEnd w:id="175"/>
    <w:p w:rsidR="00772F3F" w:rsidRPr="00772F3F" w:rsidRDefault="00772F3F" w:rsidP="00772F3F">
      <w:pPr>
        <w:pStyle w:val="EndNoteBibliography"/>
        <w:spacing w:after="0"/>
      </w:pPr>
    </w:p>
    <w:p w:rsidR="00772F3F" w:rsidRPr="00772F3F" w:rsidRDefault="00772F3F" w:rsidP="00772F3F">
      <w:pPr>
        <w:pStyle w:val="EndNoteBibliography"/>
      </w:pPr>
      <w:bookmarkStart w:id="176" w:name="_ENREF_129"/>
      <w:r w:rsidRPr="00772F3F">
        <w:t xml:space="preserve">Riley, J. W., Calhoun, D. L., Barichivich, W. J. and Walls, S. C. 2017. Identifying Small Depressional Wetlands and Using a Topographic Position Index to Infer Hydroperiod Regimes for Pond-Breeding Amphibians. </w:t>
      </w:r>
      <w:r w:rsidRPr="00772F3F">
        <w:rPr>
          <w:i/>
        </w:rPr>
        <w:t>Wetlands</w:t>
      </w:r>
      <w:r w:rsidRPr="00772F3F">
        <w:t>, Vol. 37, No. 2, 325-338.</w:t>
      </w:r>
    </w:p>
    <w:bookmarkEnd w:id="176"/>
    <w:p w:rsidR="00772F3F" w:rsidRPr="00772F3F" w:rsidRDefault="00772F3F" w:rsidP="00772F3F">
      <w:pPr>
        <w:pStyle w:val="EndNoteBibliography"/>
        <w:spacing w:after="0"/>
      </w:pPr>
    </w:p>
    <w:p w:rsidR="00772F3F" w:rsidRPr="00772F3F" w:rsidRDefault="00772F3F" w:rsidP="00772F3F">
      <w:pPr>
        <w:pStyle w:val="EndNoteBibliography"/>
      </w:pPr>
      <w:bookmarkStart w:id="177" w:name="_ENREF_130"/>
      <w:r w:rsidRPr="00772F3F">
        <w:t xml:space="preserve">Riordan, B., Verbyla, D. and McGuire, A. D. 2006. Shrinking ponds in subarctic Alaska based on 1950–2002 remotely sensed images. </w:t>
      </w:r>
      <w:r w:rsidRPr="00772F3F">
        <w:rPr>
          <w:i/>
        </w:rPr>
        <w:t>Journal of Geophysical Research: Biogeosciences</w:t>
      </w:r>
      <w:r w:rsidRPr="00772F3F">
        <w:t>, Vol. 111, No. G4, 1-11.</w:t>
      </w:r>
    </w:p>
    <w:bookmarkEnd w:id="177"/>
    <w:p w:rsidR="00772F3F" w:rsidRPr="00772F3F" w:rsidRDefault="00772F3F" w:rsidP="00772F3F">
      <w:pPr>
        <w:pStyle w:val="EndNoteBibliography"/>
        <w:spacing w:after="0"/>
      </w:pPr>
    </w:p>
    <w:p w:rsidR="00772F3F" w:rsidRPr="00772F3F" w:rsidRDefault="00772F3F" w:rsidP="00772F3F">
      <w:pPr>
        <w:pStyle w:val="EndNoteBibliography"/>
      </w:pPr>
      <w:bookmarkStart w:id="178" w:name="_ENREF_131"/>
      <w:r w:rsidRPr="00772F3F">
        <w:t xml:space="preserve">Roller, N. E. G. 1977. </w:t>
      </w:r>
      <w:r w:rsidRPr="00772F3F">
        <w:rPr>
          <w:i/>
        </w:rPr>
        <w:t>Remote Sensing of Wetlands</w:t>
      </w:r>
      <w:r w:rsidRPr="00772F3F">
        <w:t>. NASA, [online] available from: https://ntrs.nasa.gov/search.jsp?R=19770019644. Report No. NASA-CR-153282.</w:t>
      </w:r>
    </w:p>
    <w:bookmarkEnd w:id="178"/>
    <w:p w:rsidR="00772F3F" w:rsidRPr="00772F3F" w:rsidRDefault="00772F3F" w:rsidP="00772F3F">
      <w:pPr>
        <w:pStyle w:val="EndNoteBibliography"/>
        <w:spacing w:after="0"/>
      </w:pPr>
    </w:p>
    <w:p w:rsidR="00772F3F" w:rsidRPr="00772F3F" w:rsidRDefault="00772F3F" w:rsidP="00772F3F">
      <w:pPr>
        <w:pStyle w:val="EndNoteBibliography"/>
      </w:pPr>
      <w:bookmarkStart w:id="179" w:name="_ENREF_132"/>
      <w:r w:rsidRPr="00772F3F">
        <w:t xml:space="preserve">Roulet, N. T. 2000. Peatlands, Carbon Storage, Greenhouse Gases, and the Kyoto Protocol: Prospects and Significance for Canada. </w:t>
      </w:r>
      <w:r w:rsidRPr="00772F3F">
        <w:rPr>
          <w:i/>
        </w:rPr>
        <w:t>Wetlands</w:t>
      </w:r>
      <w:r w:rsidRPr="00772F3F">
        <w:t>, Vol. 20, No. 4, 605-615.</w:t>
      </w:r>
    </w:p>
    <w:bookmarkEnd w:id="179"/>
    <w:p w:rsidR="00772F3F" w:rsidRPr="00772F3F" w:rsidRDefault="00772F3F" w:rsidP="00772F3F">
      <w:pPr>
        <w:pStyle w:val="EndNoteBibliography"/>
        <w:spacing w:after="0"/>
      </w:pPr>
    </w:p>
    <w:p w:rsidR="00772F3F" w:rsidRPr="00772F3F" w:rsidRDefault="00772F3F" w:rsidP="00772F3F">
      <w:pPr>
        <w:pStyle w:val="EndNoteBibliography"/>
      </w:pPr>
      <w:bookmarkStart w:id="180" w:name="_ENREF_133"/>
      <w:r w:rsidRPr="00772F3F">
        <w:t xml:space="preserve">Russi, D., ten Brink, P., Farmer, A., Badura, T., Coates, D., Förster, J., Kumar, R. and Davidson, N. 2013. </w:t>
      </w:r>
      <w:r w:rsidRPr="00772F3F">
        <w:rPr>
          <w:i/>
        </w:rPr>
        <w:t>The economics of ecosystems and biodiversity for water and wetlands</w:t>
      </w:r>
      <w:r w:rsidRPr="00772F3F">
        <w:t>. G. Ramsar Secretariat, IEEP, London and Brussels. Report No. Final Consultation Draft.</w:t>
      </w:r>
    </w:p>
    <w:bookmarkEnd w:id="180"/>
    <w:p w:rsidR="00772F3F" w:rsidRPr="00772F3F" w:rsidRDefault="00772F3F" w:rsidP="00772F3F">
      <w:pPr>
        <w:pStyle w:val="EndNoteBibliography"/>
        <w:spacing w:after="0"/>
      </w:pPr>
    </w:p>
    <w:p w:rsidR="00772F3F" w:rsidRPr="00772F3F" w:rsidRDefault="00772F3F" w:rsidP="00772F3F">
      <w:pPr>
        <w:pStyle w:val="EndNoteBibliography"/>
      </w:pPr>
      <w:bookmarkStart w:id="181" w:name="_ENREF_134"/>
      <w:r w:rsidRPr="00772F3F">
        <w:t xml:space="preserve">Sass, G. Z., Creed, I. F., Bayley, S. E. and Devito, K. J. 2007. Understanding variation in trophic status of lakes on the Boreal Plain: A 20 year retrospective using Landsat TM imagery. </w:t>
      </w:r>
      <w:r w:rsidRPr="00772F3F">
        <w:rPr>
          <w:i/>
        </w:rPr>
        <w:t>Remote Sensing of Environment</w:t>
      </w:r>
      <w:r w:rsidRPr="00772F3F">
        <w:t>, Vol. 109, No. 2, 127-141.</w:t>
      </w:r>
    </w:p>
    <w:bookmarkEnd w:id="181"/>
    <w:p w:rsidR="00772F3F" w:rsidRPr="00772F3F" w:rsidRDefault="00772F3F" w:rsidP="00772F3F">
      <w:pPr>
        <w:pStyle w:val="EndNoteBibliography"/>
        <w:spacing w:after="0"/>
      </w:pPr>
    </w:p>
    <w:p w:rsidR="00772F3F" w:rsidRPr="00772F3F" w:rsidRDefault="00772F3F" w:rsidP="00772F3F">
      <w:pPr>
        <w:pStyle w:val="EndNoteBibliography"/>
      </w:pPr>
      <w:bookmarkStart w:id="182" w:name="_ENREF_135"/>
      <w:r w:rsidRPr="00772F3F">
        <w:t xml:space="preserve">Scheuchl, B., Flett, D., Caves, R. and Cumming, I. 2004. Potential of RADARSAT-2 data for operational sea ice monitoring. </w:t>
      </w:r>
      <w:r w:rsidRPr="00772F3F">
        <w:rPr>
          <w:i/>
        </w:rPr>
        <w:t>Canadian Journal of Remote Sensing</w:t>
      </w:r>
      <w:r w:rsidRPr="00772F3F">
        <w:t>, Vol. 30, No. 3, 448-461.</w:t>
      </w:r>
    </w:p>
    <w:bookmarkEnd w:id="182"/>
    <w:p w:rsidR="00772F3F" w:rsidRPr="00772F3F" w:rsidRDefault="00772F3F" w:rsidP="00772F3F">
      <w:pPr>
        <w:pStyle w:val="EndNoteBibliography"/>
        <w:spacing w:after="0"/>
      </w:pPr>
    </w:p>
    <w:p w:rsidR="00772F3F" w:rsidRPr="00772F3F" w:rsidRDefault="00772F3F" w:rsidP="00772F3F">
      <w:pPr>
        <w:pStyle w:val="EndNoteBibliography"/>
      </w:pPr>
      <w:bookmarkStart w:id="183" w:name="_ENREF_136"/>
      <w:r w:rsidRPr="00772F3F">
        <w:t xml:space="preserve">Schmitt, A. and Brisco, B. 2013. Wetland Monitoring Using the Curvelet-Based Change Detection Method on Polarimetric SAR Imagery. </w:t>
      </w:r>
      <w:r w:rsidRPr="00772F3F">
        <w:rPr>
          <w:i/>
        </w:rPr>
        <w:t>Water</w:t>
      </w:r>
      <w:r w:rsidRPr="00772F3F">
        <w:t>, Vol. 5, No. 3, 1036.</w:t>
      </w:r>
    </w:p>
    <w:bookmarkEnd w:id="183"/>
    <w:p w:rsidR="00772F3F" w:rsidRPr="00772F3F" w:rsidRDefault="00772F3F" w:rsidP="00772F3F">
      <w:pPr>
        <w:pStyle w:val="EndNoteBibliography"/>
        <w:spacing w:after="0"/>
      </w:pPr>
    </w:p>
    <w:p w:rsidR="00772F3F" w:rsidRPr="00772F3F" w:rsidRDefault="00772F3F" w:rsidP="00772F3F">
      <w:pPr>
        <w:pStyle w:val="EndNoteBibliography"/>
      </w:pPr>
      <w:bookmarkStart w:id="184" w:name="_ENREF_137"/>
      <w:r w:rsidRPr="00772F3F">
        <w:t xml:space="preserve">Sethre, P. R., Rundquist, B. C. and Todhunter, P. E. 2005. Remote Detection of Prairie Pothole Ponds in the Devils Lake Basin, North Dakota. </w:t>
      </w:r>
      <w:r w:rsidRPr="00772F3F">
        <w:rPr>
          <w:i/>
        </w:rPr>
        <w:t>GIScience &amp; Remote Sensing</w:t>
      </w:r>
      <w:r w:rsidRPr="00772F3F">
        <w:t>, Vol. 42, No. 4, 277-296.</w:t>
      </w:r>
    </w:p>
    <w:bookmarkEnd w:id="184"/>
    <w:p w:rsidR="00772F3F" w:rsidRPr="00772F3F" w:rsidRDefault="00772F3F" w:rsidP="00772F3F">
      <w:pPr>
        <w:pStyle w:val="EndNoteBibliography"/>
        <w:spacing w:after="0"/>
      </w:pPr>
    </w:p>
    <w:p w:rsidR="00772F3F" w:rsidRPr="00772F3F" w:rsidRDefault="00772F3F" w:rsidP="00772F3F">
      <w:pPr>
        <w:pStyle w:val="EndNoteBibliography"/>
      </w:pPr>
      <w:bookmarkStart w:id="185" w:name="_ENREF_138"/>
      <w:r w:rsidRPr="00772F3F">
        <w:t xml:space="preserve">Smith, K., Smith, C., Forest, S. and Richard, A. 2007. </w:t>
      </w:r>
      <w:r w:rsidRPr="00772F3F">
        <w:rPr>
          <w:i/>
        </w:rPr>
        <w:t>A Field Guide to the Wetlands of the Boreal Plains Ecozone of Canada</w:t>
      </w:r>
      <w:r w:rsidRPr="00772F3F">
        <w:t>. D. U. Canada, Edmonton, alberta, Canada. Report No. 1.0.</w:t>
      </w:r>
    </w:p>
    <w:bookmarkEnd w:id="185"/>
    <w:p w:rsidR="00772F3F" w:rsidRPr="00772F3F" w:rsidRDefault="00772F3F" w:rsidP="00772F3F">
      <w:pPr>
        <w:pStyle w:val="EndNoteBibliography"/>
        <w:spacing w:after="0"/>
      </w:pPr>
    </w:p>
    <w:p w:rsidR="00772F3F" w:rsidRPr="00772F3F" w:rsidRDefault="00772F3F" w:rsidP="00772F3F">
      <w:pPr>
        <w:pStyle w:val="EndNoteBibliography"/>
      </w:pPr>
      <w:bookmarkStart w:id="186" w:name="_ENREF_139"/>
      <w:r w:rsidRPr="00772F3F">
        <w:t xml:space="preserve">Soil Classification Working Group. 1998. </w:t>
      </w:r>
      <w:r w:rsidRPr="00772F3F">
        <w:rPr>
          <w:i/>
        </w:rPr>
        <w:t>The Canadian System of Soil Classification (3rd Edition)</w:t>
      </w:r>
      <w:r w:rsidRPr="00772F3F">
        <w:t>. Agriculture and Agri-Food Canada, Publ. 1646 (Revised), Ottawa, Ontario, Canada.</w:t>
      </w:r>
    </w:p>
    <w:bookmarkEnd w:id="186"/>
    <w:p w:rsidR="00772F3F" w:rsidRPr="00772F3F" w:rsidRDefault="00772F3F" w:rsidP="00772F3F">
      <w:pPr>
        <w:pStyle w:val="EndNoteBibliography"/>
        <w:spacing w:after="0"/>
      </w:pPr>
    </w:p>
    <w:p w:rsidR="00772F3F" w:rsidRPr="00772F3F" w:rsidRDefault="00772F3F" w:rsidP="00772F3F">
      <w:pPr>
        <w:pStyle w:val="EndNoteBibliography"/>
      </w:pPr>
      <w:bookmarkStart w:id="187" w:name="_ENREF_140"/>
      <w:r w:rsidRPr="00772F3F">
        <w:t xml:space="preserve">Stewart, R. and Kantrud, H. 1971. </w:t>
      </w:r>
      <w:r w:rsidRPr="00772F3F">
        <w:rPr>
          <w:i/>
        </w:rPr>
        <w:t>Classification of natural ponds and lakes in the glaciated prairie region</w:t>
      </w:r>
      <w:r w:rsidRPr="00772F3F">
        <w:t>. U. S. F. a. W. S. Bureau of Sport Fisheries and Wildlife, Washington D.C., USA. Report No. Resource Publication 92.</w:t>
      </w:r>
    </w:p>
    <w:bookmarkEnd w:id="187"/>
    <w:p w:rsidR="00772F3F" w:rsidRPr="00772F3F" w:rsidRDefault="00772F3F" w:rsidP="00772F3F">
      <w:pPr>
        <w:pStyle w:val="EndNoteBibliography"/>
        <w:spacing w:after="0"/>
      </w:pPr>
    </w:p>
    <w:p w:rsidR="00772F3F" w:rsidRPr="00772F3F" w:rsidRDefault="00772F3F" w:rsidP="00772F3F">
      <w:pPr>
        <w:pStyle w:val="EndNoteBibliography"/>
      </w:pPr>
      <w:bookmarkStart w:id="188" w:name="_ENREF_141"/>
      <w:r w:rsidRPr="00772F3F">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772F3F">
        <w:rPr>
          <w:i/>
        </w:rPr>
        <w:t>Remote Sensing of Environment</w:t>
      </w:r>
      <w:r w:rsidRPr="00772F3F">
        <w:t>, Vol. 89, No. 3, 281-308.</w:t>
      </w:r>
    </w:p>
    <w:bookmarkEnd w:id="188"/>
    <w:p w:rsidR="00772F3F" w:rsidRPr="00772F3F" w:rsidRDefault="00772F3F" w:rsidP="00772F3F">
      <w:pPr>
        <w:pStyle w:val="EndNoteBibliography"/>
        <w:spacing w:after="0"/>
      </w:pPr>
    </w:p>
    <w:p w:rsidR="00772F3F" w:rsidRPr="00772F3F" w:rsidRDefault="00772F3F" w:rsidP="00772F3F">
      <w:pPr>
        <w:pStyle w:val="EndNoteBibliography"/>
      </w:pPr>
      <w:bookmarkStart w:id="189" w:name="_ENREF_142"/>
      <w:r w:rsidRPr="00772F3F">
        <w:t xml:space="preserve">Sun, G., Ranson, K. J., Kimes, D. S., Blair, J. B. and Kovacs, K. 2008. Forest vertical structure from GLAS: An evaluation using LVIS and SRTM data. </w:t>
      </w:r>
      <w:r w:rsidRPr="00772F3F">
        <w:rPr>
          <w:i/>
        </w:rPr>
        <w:t>Remote Sensing of Environment</w:t>
      </w:r>
      <w:r w:rsidRPr="00772F3F">
        <w:t>, Vol. 112, No. 1, 107-117.</w:t>
      </w:r>
    </w:p>
    <w:bookmarkEnd w:id="189"/>
    <w:p w:rsidR="00772F3F" w:rsidRPr="00772F3F" w:rsidRDefault="00772F3F" w:rsidP="00772F3F">
      <w:pPr>
        <w:pStyle w:val="EndNoteBibliography"/>
        <w:spacing w:after="0"/>
      </w:pPr>
    </w:p>
    <w:p w:rsidR="00772F3F" w:rsidRPr="00772F3F" w:rsidRDefault="00772F3F" w:rsidP="00772F3F">
      <w:pPr>
        <w:pStyle w:val="EndNoteBibliography"/>
      </w:pPr>
      <w:bookmarkStart w:id="190" w:name="_ENREF_143"/>
      <w:r w:rsidRPr="00772F3F">
        <w:t xml:space="preserve">Szantoi, Z., Escobedo, F., Abd-Elrahman, A., Smith, S. and Pearlstine, L. 2013. Analyzing fine-scale wetland composition using high resolution imagery and texture features. </w:t>
      </w:r>
      <w:r w:rsidRPr="00772F3F">
        <w:rPr>
          <w:i/>
        </w:rPr>
        <w:t>International Journal of Applied Earth Observation and Geoinformation</w:t>
      </w:r>
      <w:r w:rsidRPr="00772F3F">
        <w:t>, Vol. 23, No. 204-212.</w:t>
      </w:r>
    </w:p>
    <w:bookmarkEnd w:id="190"/>
    <w:p w:rsidR="00772F3F" w:rsidRPr="00772F3F" w:rsidRDefault="00772F3F" w:rsidP="00772F3F">
      <w:pPr>
        <w:pStyle w:val="EndNoteBibliography"/>
        <w:spacing w:after="0"/>
      </w:pPr>
    </w:p>
    <w:p w:rsidR="00772F3F" w:rsidRPr="00772F3F" w:rsidRDefault="00772F3F" w:rsidP="00772F3F">
      <w:pPr>
        <w:pStyle w:val="EndNoteBibliography"/>
      </w:pPr>
      <w:bookmarkStart w:id="191" w:name="_ENREF_144"/>
      <w:r w:rsidRPr="00772F3F">
        <w:t xml:space="preserve">Tarnocai, C. 2009. The Impact of Climate Change on Canadian Peatlands. </w:t>
      </w:r>
      <w:r w:rsidRPr="00772F3F">
        <w:rPr>
          <w:i/>
        </w:rPr>
        <w:t>Canadian Water Resources Journal / Revue canadienne des ressources hydriques</w:t>
      </w:r>
      <w:r w:rsidRPr="00772F3F">
        <w:t>, Vol. 34, No. 4, 453-466.</w:t>
      </w:r>
    </w:p>
    <w:bookmarkEnd w:id="191"/>
    <w:p w:rsidR="00772F3F" w:rsidRPr="00772F3F" w:rsidRDefault="00772F3F" w:rsidP="00772F3F">
      <w:pPr>
        <w:pStyle w:val="EndNoteBibliography"/>
        <w:spacing w:after="0"/>
      </w:pPr>
    </w:p>
    <w:p w:rsidR="00772F3F" w:rsidRPr="00772F3F" w:rsidRDefault="00772F3F" w:rsidP="00772F3F">
      <w:pPr>
        <w:pStyle w:val="EndNoteBibliography"/>
      </w:pPr>
      <w:bookmarkStart w:id="192" w:name="_ENREF_145"/>
      <w:r w:rsidRPr="00772F3F">
        <w:t xml:space="preserve">Taylor, A. R. D., Howard, G. W. and Begg, G. W. 1995. Developing Wetland Inventories in Southern Africa: A Review. </w:t>
      </w:r>
      <w:r w:rsidRPr="00772F3F">
        <w:rPr>
          <w:i/>
        </w:rPr>
        <w:t>Vegetatio</w:t>
      </w:r>
      <w:r w:rsidRPr="00772F3F">
        <w:t>, Vol. 118, No. 1/2, 57-79.</w:t>
      </w:r>
    </w:p>
    <w:bookmarkEnd w:id="192"/>
    <w:p w:rsidR="00772F3F" w:rsidRPr="00772F3F" w:rsidRDefault="00772F3F" w:rsidP="00772F3F">
      <w:pPr>
        <w:pStyle w:val="EndNoteBibliography"/>
        <w:spacing w:after="0"/>
      </w:pPr>
    </w:p>
    <w:p w:rsidR="00772F3F" w:rsidRPr="00772F3F" w:rsidRDefault="00772F3F" w:rsidP="00772F3F">
      <w:pPr>
        <w:pStyle w:val="EndNoteBibliography"/>
      </w:pPr>
      <w:bookmarkStart w:id="193" w:name="_ENREF_146"/>
      <w:r w:rsidRPr="00772F3F">
        <w:t xml:space="preserve">Thompson, A. A. 2015. Overview of the RADARSAT Constellation Mission. </w:t>
      </w:r>
      <w:r w:rsidRPr="00772F3F">
        <w:rPr>
          <w:i/>
        </w:rPr>
        <w:t>Canadian Journal of Remote Sensing</w:t>
      </w:r>
      <w:r w:rsidRPr="00772F3F">
        <w:t>, Vol. 41, No. 5, 401-407.</w:t>
      </w:r>
    </w:p>
    <w:bookmarkEnd w:id="193"/>
    <w:p w:rsidR="00772F3F" w:rsidRPr="00772F3F" w:rsidRDefault="00772F3F" w:rsidP="00772F3F">
      <w:pPr>
        <w:pStyle w:val="EndNoteBibliography"/>
        <w:spacing w:after="0"/>
      </w:pPr>
    </w:p>
    <w:p w:rsidR="00772F3F" w:rsidRPr="00772F3F" w:rsidRDefault="00772F3F" w:rsidP="00772F3F">
      <w:pPr>
        <w:pStyle w:val="EndNoteBibliography"/>
      </w:pPr>
      <w:bookmarkStart w:id="194" w:name="_ENREF_147"/>
      <w:r w:rsidRPr="00772F3F">
        <w:t xml:space="preserve">Touzi, R., Boerner, W. M., Lee, J. S. and Lueneburg, E. 2004. A review of polarimetry in the context of synthetic aperture radar: concepts and information extraction. </w:t>
      </w:r>
      <w:r w:rsidRPr="00772F3F">
        <w:rPr>
          <w:i/>
        </w:rPr>
        <w:t>Canadian Journal of Remote Sensing</w:t>
      </w:r>
      <w:r w:rsidRPr="00772F3F">
        <w:t>, Vol. 30, No. 3, 380-407.</w:t>
      </w:r>
    </w:p>
    <w:bookmarkEnd w:id="194"/>
    <w:p w:rsidR="00772F3F" w:rsidRPr="00772F3F" w:rsidRDefault="00772F3F" w:rsidP="00772F3F">
      <w:pPr>
        <w:pStyle w:val="EndNoteBibliography"/>
        <w:spacing w:after="0"/>
      </w:pPr>
    </w:p>
    <w:p w:rsidR="00772F3F" w:rsidRPr="00772F3F" w:rsidRDefault="00772F3F" w:rsidP="00772F3F">
      <w:pPr>
        <w:pStyle w:val="EndNoteBibliography"/>
      </w:pPr>
      <w:bookmarkStart w:id="195" w:name="_ENREF_148"/>
      <w:r w:rsidRPr="00772F3F">
        <w:t xml:space="preserve">Touzi, R., Deschamps, A. and Rother, G. 2007. Wetland characterization using polarimetric RADARSAT-2 capability. </w:t>
      </w:r>
      <w:r w:rsidRPr="00772F3F">
        <w:rPr>
          <w:i/>
        </w:rPr>
        <w:t>Canadian Journal of Remote Sensing</w:t>
      </w:r>
      <w:r w:rsidRPr="00772F3F">
        <w:t>, Vol. 33, No. sup1, S56-S67.</w:t>
      </w:r>
    </w:p>
    <w:bookmarkEnd w:id="195"/>
    <w:p w:rsidR="00772F3F" w:rsidRPr="00772F3F" w:rsidRDefault="00772F3F" w:rsidP="00772F3F">
      <w:pPr>
        <w:pStyle w:val="EndNoteBibliography"/>
        <w:spacing w:after="0"/>
      </w:pPr>
    </w:p>
    <w:p w:rsidR="00772F3F" w:rsidRPr="00772F3F" w:rsidRDefault="00772F3F" w:rsidP="00772F3F">
      <w:pPr>
        <w:pStyle w:val="EndNoteBibliography"/>
      </w:pPr>
      <w:bookmarkStart w:id="196" w:name="_ENREF_149"/>
      <w:r w:rsidRPr="00772F3F">
        <w:t xml:space="preserve">Townsend, P. A. 2001. Mapping seasonal flooding in forested wetlands using multi-temporal Radarsat SAR. </w:t>
      </w:r>
      <w:r w:rsidRPr="00772F3F">
        <w:rPr>
          <w:i/>
        </w:rPr>
        <w:t>Photogrammetric engineering and remote sensing</w:t>
      </w:r>
      <w:r w:rsidRPr="00772F3F">
        <w:t>, Vol. 67, No. 7, 857-864.</w:t>
      </w:r>
    </w:p>
    <w:bookmarkEnd w:id="196"/>
    <w:p w:rsidR="00772F3F" w:rsidRPr="00772F3F" w:rsidRDefault="00772F3F" w:rsidP="00772F3F">
      <w:pPr>
        <w:pStyle w:val="EndNoteBibliography"/>
        <w:spacing w:after="0"/>
      </w:pPr>
    </w:p>
    <w:p w:rsidR="00772F3F" w:rsidRPr="00772F3F" w:rsidRDefault="00772F3F" w:rsidP="00772F3F">
      <w:pPr>
        <w:pStyle w:val="EndNoteBibliography"/>
      </w:pPr>
      <w:bookmarkStart w:id="197" w:name="_ENREF_150"/>
      <w:r w:rsidRPr="00772F3F">
        <w:t xml:space="preserve">Townsend, P. A. 2002. Relationships between forest structure and the detection of flood inundation in forested wetlands using C-band SAR. </w:t>
      </w:r>
      <w:r w:rsidRPr="00772F3F">
        <w:rPr>
          <w:i/>
        </w:rPr>
        <w:t>International Journal of Remote Sensing</w:t>
      </w:r>
      <w:r w:rsidRPr="00772F3F">
        <w:t>, Vol. 23, No. 3, 443-460.</w:t>
      </w:r>
    </w:p>
    <w:bookmarkEnd w:id="197"/>
    <w:p w:rsidR="00772F3F" w:rsidRPr="00772F3F" w:rsidRDefault="00772F3F" w:rsidP="00772F3F">
      <w:pPr>
        <w:pStyle w:val="EndNoteBibliography"/>
        <w:spacing w:after="0"/>
      </w:pPr>
    </w:p>
    <w:p w:rsidR="00772F3F" w:rsidRPr="00772F3F" w:rsidRDefault="00772F3F" w:rsidP="00772F3F">
      <w:pPr>
        <w:pStyle w:val="EndNoteBibliography"/>
      </w:pPr>
      <w:bookmarkStart w:id="198" w:name="_ENREF_151"/>
      <w:r w:rsidRPr="00772F3F">
        <w:t xml:space="preserve">Töyrä, J., Pietroniro, A. and Martz, L. W. 2001. Multisensor Hydrologic Assessment of a Freshwater Wetland. </w:t>
      </w:r>
      <w:r w:rsidRPr="00772F3F">
        <w:rPr>
          <w:i/>
        </w:rPr>
        <w:t>Remote Sensing of Environment</w:t>
      </w:r>
      <w:r w:rsidRPr="00772F3F">
        <w:t>, Vol. 75, No. 2, 162-173.</w:t>
      </w:r>
    </w:p>
    <w:bookmarkEnd w:id="198"/>
    <w:p w:rsidR="00772F3F" w:rsidRPr="00772F3F" w:rsidRDefault="00772F3F" w:rsidP="00772F3F">
      <w:pPr>
        <w:pStyle w:val="EndNoteBibliography"/>
        <w:spacing w:after="0"/>
      </w:pPr>
    </w:p>
    <w:p w:rsidR="00772F3F" w:rsidRPr="00772F3F" w:rsidRDefault="00772F3F" w:rsidP="00772F3F">
      <w:pPr>
        <w:pStyle w:val="EndNoteBibliography"/>
      </w:pPr>
      <w:bookmarkStart w:id="199" w:name="_ENREF_152"/>
      <w:r w:rsidRPr="00772F3F">
        <w:t xml:space="preserve">Ustin, S. L., Wessman, C. A., Curtis, B., Kasischke, E., Way, J. and Vanderbilt, V. C. 1991. Opportunities for Using the EOS Imaging Spectrometers and Synthetic Aperture Radar in Ecological Models. </w:t>
      </w:r>
      <w:r w:rsidRPr="00772F3F">
        <w:rPr>
          <w:i/>
        </w:rPr>
        <w:t>Ecology</w:t>
      </w:r>
      <w:r w:rsidRPr="00772F3F">
        <w:t>, Vol. 72, No. 6, 1934-1945.</w:t>
      </w:r>
    </w:p>
    <w:bookmarkEnd w:id="199"/>
    <w:p w:rsidR="00772F3F" w:rsidRPr="00772F3F" w:rsidRDefault="00772F3F" w:rsidP="00772F3F">
      <w:pPr>
        <w:pStyle w:val="EndNoteBibliography"/>
        <w:spacing w:after="0"/>
      </w:pPr>
    </w:p>
    <w:p w:rsidR="00772F3F" w:rsidRPr="00772F3F" w:rsidRDefault="00772F3F" w:rsidP="00772F3F">
      <w:pPr>
        <w:pStyle w:val="EndNoteBibliography"/>
      </w:pPr>
      <w:bookmarkStart w:id="200" w:name="_ENREF_153"/>
      <w:r w:rsidRPr="00772F3F">
        <w:t xml:space="preserve">Vachon, P. W. and Wolfe, J. 2011. C-Band Cross-Polarization Wind Speed Retrieval. </w:t>
      </w:r>
      <w:r w:rsidRPr="00772F3F">
        <w:rPr>
          <w:i/>
        </w:rPr>
        <w:t>IEEE Geoscience and Remote Sensing Letters</w:t>
      </w:r>
      <w:r w:rsidRPr="00772F3F">
        <w:t>, Vol. 8, No. 3, 456-459.</w:t>
      </w:r>
    </w:p>
    <w:bookmarkEnd w:id="200"/>
    <w:p w:rsidR="00772F3F" w:rsidRPr="00772F3F" w:rsidRDefault="00772F3F" w:rsidP="00772F3F">
      <w:pPr>
        <w:pStyle w:val="EndNoteBibliography"/>
        <w:spacing w:after="0"/>
      </w:pPr>
    </w:p>
    <w:p w:rsidR="00772F3F" w:rsidRPr="00772F3F" w:rsidRDefault="00772F3F" w:rsidP="00772F3F">
      <w:pPr>
        <w:pStyle w:val="EndNoteBibliography"/>
      </w:pPr>
      <w:bookmarkStart w:id="201" w:name="_ENREF_154"/>
      <w:r w:rsidRPr="00772F3F">
        <w:t xml:space="preserve">van Zyl, J. J. 1989. Unsupervised classification of scattering behavior using radar polarimetry data. </w:t>
      </w:r>
      <w:r w:rsidRPr="00772F3F">
        <w:rPr>
          <w:i/>
        </w:rPr>
        <w:t>IEEE Transactions on Geoscience and Remote Sensing</w:t>
      </w:r>
      <w:r w:rsidRPr="00772F3F">
        <w:t>, Vol. 27, No. 1, 36-45.</w:t>
      </w:r>
    </w:p>
    <w:bookmarkEnd w:id="201"/>
    <w:p w:rsidR="00772F3F" w:rsidRPr="00772F3F" w:rsidRDefault="00772F3F" w:rsidP="00772F3F">
      <w:pPr>
        <w:pStyle w:val="EndNoteBibliography"/>
        <w:spacing w:after="0"/>
      </w:pPr>
    </w:p>
    <w:p w:rsidR="00772F3F" w:rsidRPr="00772F3F" w:rsidRDefault="00772F3F" w:rsidP="00772F3F">
      <w:pPr>
        <w:pStyle w:val="EndNoteBibliography"/>
      </w:pPr>
      <w:bookmarkStart w:id="202" w:name="_ENREF_155"/>
      <w:r w:rsidRPr="00772F3F">
        <w:lastRenderedPageBreak/>
        <w:t xml:space="preserve">Vitt, D. H., Halsey, L. A., Thormann, M. N. and Martin, T. 1996. </w:t>
      </w:r>
      <w:r w:rsidRPr="00772F3F">
        <w:rPr>
          <w:i/>
        </w:rPr>
        <w:t>Peatland inventory of Alberta Phase I: overview of peatland resources in the natural regions and subregions of the province</w:t>
      </w:r>
      <w:r w:rsidRPr="00772F3F">
        <w:t>. A. P. R. Centre, Edmonton, Alberta, Canada. Report No. Publication No. 96-1.</w:t>
      </w:r>
    </w:p>
    <w:bookmarkEnd w:id="202"/>
    <w:p w:rsidR="00772F3F" w:rsidRPr="00772F3F" w:rsidRDefault="00772F3F" w:rsidP="00772F3F">
      <w:pPr>
        <w:pStyle w:val="EndNoteBibliography"/>
        <w:spacing w:after="0"/>
      </w:pPr>
    </w:p>
    <w:p w:rsidR="00772F3F" w:rsidRPr="00772F3F" w:rsidRDefault="00772F3F" w:rsidP="00772F3F">
      <w:pPr>
        <w:pStyle w:val="EndNoteBibliography"/>
      </w:pPr>
      <w:bookmarkStart w:id="203" w:name="_ENREF_156"/>
      <w:r w:rsidRPr="00772F3F">
        <w:t xml:space="preserve">Vitt, D. H., Halsey, L. A. and Zoltai, S. C. 1994. The Bog Landforms of Continental Western Canada in Relation to Climate and Permafrost Patterns. </w:t>
      </w:r>
      <w:r w:rsidRPr="00772F3F">
        <w:rPr>
          <w:i/>
        </w:rPr>
        <w:t>Arctic and Alpine Research</w:t>
      </w:r>
      <w:r w:rsidRPr="00772F3F">
        <w:t>, Vol. 26, No. 1, 1-13.</w:t>
      </w:r>
    </w:p>
    <w:bookmarkEnd w:id="203"/>
    <w:p w:rsidR="00772F3F" w:rsidRPr="00772F3F" w:rsidRDefault="00772F3F" w:rsidP="00772F3F">
      <w:pPr>
        <w:pStyle w:val="EndNoteBibliography"/>
        <w:spacing w:after="0"/>
      </w:pPr>
    </w:p>
    <w:p w:rsidR="00772F3F" w:rsidRPr="00772F3F" w:rsidRDefault="00772F3F" w:rsidP="00772F3F">
      <w:pPr>
        <w:pStyle w:val="EndNoteBibliography"/>
      </w:pPr>
      <w:bookmarkStart w:id="204" w:name="_ENREF_157"/>
      <w:r w:rsidRPr="00772F3F">
        <w:t xml:space="preserve">Vitt, D. H., Van Wirdum, G., Zoltai, S. C. and Halsey, L. A. 1993. Habitat requirements of Scorpidium scorpiodes and fen development in continental Canada. </w:t>
      </w:r>
      <w:r w:rsidRPr="00772F3F">
        <w:rPr>
          <w:i/>
        </w:rPr>
        <w:t>Bryologist</w:t>
      </w:r>
      <w:r w:rsidRPr="00772F3F">
        <w:t>, Vol. 96, No. 1, 106-111.</w:t>
      </w:r>
    </w:p>
    <w:bookmarkEnd w:id="204"/>
    <w:p w:rsidR="00772F3F" w:rsidRPr="00772F3F" w:rsidRDefault="00772F3F" w:rsidP="00772F3F">
      <w:pPr>
        <w:pStyle w:val="EndNoteBibliography"/>
        <w:spacing w:after="0"/>
      </w:pPr>
    </w:p>
    <w:p w:rsidR="00772F3F" w:rsidRPr="00772F3F" w:rsidRDefault="00772F3F" w:rsidP="00772F3F">
      <w:pPr>
        <w:pStyle w:val="EndNoteBibliography"/>
      </w:pPr>
      <w:bookmarkStart w:id="205" w:name="_ENREF_158"/>
      <w:r w:rsidRPr="00772F3F">
        <w:t xml:space="preserve">Wdowinski, S., Hong, S. H. and Kim, S. W. 2008a. Evaluation of TerraSAR-X Observations for Wetland InSAR Application. In </w:t>
      </w:r>
      <w:r w:rsidRPr="00772F3F">
        <w:rPr>
          <w:i/>
        </w:rPr>
        <w:t xml:space="preserve">IGARSS 2008 - 2008 IEEE International Geoscience and Remote Sensing Symposium, </w:t>
      </w:r>
      <w:r w:rsidRPr="00772F3F">
        <w:t>7-11 July 2008, Edited by IV - 1233-IV - 1236.</w:t>
      </w:r>
    </w:p>
    <w:bookmarkEnd w:id="205"/>
    <w:p w:rsidR="00772F3F" w:rsidRPr="00772F3F" w:rsidRDefault="00772F3F" w:rsidP="00772F3F">
      <w:pPr>
        <w:pStyle w:val="EndNoteBibliography"/>
        <w:spacing w:after="0"/>
      </w:pPr>
    </w:p>
    <w:p w:rsidR="00772F3F" w:rsidRPr="00772F3F" w:rsidRDefault="00772F3F" w:rsidP="00772F3F">
      <w:pPr>
        <w:pStyle w:val="EndNoteBibliography"/>
      </w:pPr>
      <w:bookmarkStart w:id="206" w:name="_ENREF_159"/>
      <w:r w:rsidRPr="00772F3F">
        <w:t xml:space="preserve">Wdowinski, S., Kim, S.-W., Amelung, F., Dixon, T. H., Miralles-Wilhelm, F. and Sonenshein, R. 2008b. Space-based detection of wetlands' surface water level changes from L-band SAR interferometry. </w:t>
      </w:r>
      <w:r w:rsidRPr="00772F3F">
        <w:rPr>
          <w:i/>
        </w:rPr>
        <w:t>Remote Sensing of Environment</w:t>
      </w:r>
      <w:r w:rsidRPr="00772F3F">
        <w:t>, Vol. 112, No. 3, 681-696.</w:t>
      </w:r>
    </w:p>
    <w:bookmarkEnd w:id="206"/>
    <w:p w:rsidR="00772F3F" w:rsidRPr="00772F3F" w:rsidRDefault="00772F3F" w:rsidP="00772F3F">
      <w:pPr>
        <w:pStyle w:val="EndNoteBibliography"/>
        <w:spacing w:after="0"/>
      </w:pPr>
    </w:p>
    <w:p w:rsidR="00772F3F" w:rsidRPr="00772F3F" w:rsidRDefault="00772F3F" w:rsidP="00772F3F">
      <w:pPr>
        <w:pStyle w:val="EndNoteBibliography"/>
      </w:pPr>
      <w:bookmarkStart w:id="207" w:name="_ENREF_160"/>
      <w:r w:rsidRPr="00772F3F">
        <w:t xml:space="preserve">White, L., Brisco, B., Dabboor, M., Schmitt, A. and Pratt, A. 2015. A Collection of SAR Methodologies for Monitoring Wetlands. </w:t>
      </w:r>
      <w:r w:rsidRPr="00772F3F">
        <w:rPr>
          <w:i/>
        </w:rPr>
        <w:t>Remote Sensing</w:t>
      </w:r>
      <w:r w:rsidRPr="00772F3F">
        <w:t>, Vol. 7, No. 6, 7615.</w:t>
      </w:r>
    </w:p>
    <w:bookmarkEnd w:id="207"/>
    <w:p w:rsidR="00772F3F" w:rsidRPr="00772F3F" w:rsidRDefault="00772F3F" w:rsidP="00772F3F">
      <w:pPr>
        <w:pStyle w:val="EndNoteBibliography"/>
        <w:spacing w:after="0"/>
      </w:pPr>
    </w:p>
    <w:p w:rsidR="00772F3F" w:rsidRPr="00772F3F" w:rsidRDefault="00772F3F" w:rsidP="00772F3F">
      <w:pPr>
        <w:pStyle w:val="EndNoteBibliography"/>
      </w:pPr>
      <w:bookmarkStart w:id="208" w:name="_ENREF_161"/>
      <w:r w:rsidRPr="00772F3F">
        <w:t xml:space="preserve">White, L., Brisco, B., Pregitzer, M., Tedford, B. and Boychuk, L. 2014. RADARSAT-2 Beam Mode Selection for Surface Water and Flooded Vegetation Mapping. </w:t>
      </w:r>
      <w:r w:rsidRPr="00772F3F">
        <w:rPr>
          <w:i/>
        </w:rPr>
        <w:t>Canadian Journal of Remote Sensing</w:t>
      </w:r>
      <w:r w:rsidRPr="00772F3F">
        <w:t>, Vol. 40, No. 2, 135-151.</w:t>
      </w:r>
    </w:p>
    <w:bookmarkEnd w:id="208"/>
    <w:p w:rsidR="00772F3F" w:rsidRPr="00772F3F" w:rsidRDefault="00772F3F" w:rsidP="00772F3F">
      <w:pPr>
        <w:pStyle w:val="EndNoteBibliography"/>
        <w:spacing w:after="0"/>
      </w:pPr>
    </w:p>
    <w:p w:rsidR="00772F3F" w:rsidRPr="00772F3F" w:rsidRDefault="00772F3F" w:rsidP="00772F3F">
      <w:pPr>
        <w:pStyle w:val="EndNoteBibliography"/>
      </w:pPr>
      <w:bookmarkStart w:id="209" w:name="_ENREF_162"/>
      <w:r w:rsidRPr="00772F3F">
        <w:t xml:space="preserve">Wilen, B. O. and Bates, M. K. 1995. The US Fish and Wildlife Service National wetlands inventory project. In </w:t>
      </w:r>
      <w:r w:rsidRPr="00772F3F">
        <w:rPr>
          <w:i/>
        </w:rPr>
        <w:t>Classification and inventory of the world’s wetlands</w:t>
      </w:r>
      <w:r w:rsidRPr="00772F3F">
        <w:t>. Edited by C. M. Finlayson and A. G. van der Valk. Advances in Vegetation Science 16, Reprint from Vegetatio 118, 153-169,</w:t>
      </w:r>
      <w:r w:rsidRPr="00772F3F">
        <w:rPr>
          <w:b/>
        </w:rPr>
        <w:t xml:space="preserve"> </w:t>
      </w:r>
    </w:p>
    <w:bookmarkEnd w:id="209"/>
    <w:p w:rsidR="00772F3F" w:rsidRPr="00772F3F" w:rsidRDefault="00772F3F" w:rsidP="00772F3F">
      <w:pPr>
        <w:pStyle w:val="EndNoteBibliography"/>
        <w:spacing w:after="0"/>
      </w:pPr>
    </w:p>
    <w:p w:rsidR="00772F3F" w:rsidRPr="00772F3F" w:rsidRDefault="00772F3F" w:rsidP="00772F3F">
      <w:pPr>
        <w:pStyle w:val="EndNoteBibliography"/>
      </w:pPr>
      <w:bookmarkStart w:id="210" w:name="_ENREF_163"/>
      <w:r w:rsidRPr="00772F3F">
        <w:t xml:space="preserve">Wilen, B. O. and Tiner, R. W. 1993. Wetlands of the United States. In </w:t>
      </w:r>
      <w:r w:rsidRPr="00772F3F">
        <w:rPr>
          <w:i/>
        </w:rPr>
        <w:t>Wetlands of the world: Inventory, ecology and management Volume I: Africa, Australia, Canada and Greenland, Mediterranean, Mexico, Papua New Guinea, South Asia, Tropical South America, United States</w:t>
      </w:r>
      <w:r w:rsidRPr="00772F3F">
        <w:t>. Edited by D. F. Whigham, D. Dykyjová and S. Hejný. Springer Netherlands, Dordrecht,</w:t>
      </w:r>
      <w:r w:rsidRPr="00772F3F">
        <w:rPr>
          <w:b/>
        </w:rPr>
        <w:t xml:space="preserve"> </w:t>
      </w:r>
      <w:r w:rsidRPr="00772F3F">
        <w:t>515-636.</w:t>
      </w:r>
    </w:p>
    <w:bookmarkEnd w:id="210"/>
    <w:p w:rsidR="00772F3F" w:rsidRPr="00772F3F" w:rsidRDefault="00772F3F" w:rsidP="00772F3F">
      <w:pPr>
        <w:pStyle w:val="EndNoteBibliography"/>
        <w:spacing w:after="0"/>
      </w:pPr>
    </w:p>
    <w:p w:rsidR="00772F3F" w:rsidRPr="00772F3F" w:rsidRDefault="00772F3F" w:rsidP="00772F3F">
      <w:pPr>
        <w:pStyle w:val="EndNoteBibliography"/>
      </w:pPr>
      <w:bookmarkStart w:id="211" w:name="_ENREF_164"/>
      <w:r w:rsidRPr="00772F3F">
        <w:t xml:space="preserve">Wilusz, D. C., Zaitchik, B. F., Anderson, M. C., Hain, C. R., Yilmaz, M. T. and Mladenova, I. E. 2017. Monthly flooded area classification using low resolution SAR imagery in the Sudd wetland from 2007 to 2011. </w:t>
      </w:r>
      <w:r w:rsidRPr="00772F3F">
        <w:rPr>
          <w:i/>
        </w:rPr>
        <w:t>Remote Sensing of Environment</w:t>
      </w:r>
      <w:r w:rsidRPr="00772F3F">
        <w:t>, Vol. 194, No. 205-218.</w:t>
      </w:r>
    </w:p>
    <w:bookmarkEnd w:id="211"/>
    <w:p w:rsidR="00772F3F" w:rsidRPr="00772F3F" w:rsidRDefault="00772F3F" w:rsidP="00772F3F">
      <w:pPr>
        <w:pStyle w:val="EndNoteBibliography"/>
        <w:spacing w:after="0"/>
      </w:pPr>
    </w:p>
    <w:p w:rsidR="00772F3F" w:rsidRPr="00772F3F" w:rsidRDefault="00772F3F" w:rsidP="00772F3F">
      <w:pPr>
        <w:pStyle w:val="EndNoteBibliography"/>
      </w:pPr>
      <w:bookmarkStart w:id="212" w:name="_ENREF_165"/>
      <w:r w:rsidRPr="00772F3F">
        <w:t xml:space="preserve">Winter, T. C. 1989. Hydrologic studies of wetlands in the northern prairie. In </w:t>
      </w:r>
      <w:r w:rsidRPr="00772F3F">
        <w:rPr>
          <w:i/>
        </w:rPr>
        <w:t>Northern Prairie Wetlands</w:t>
      </w:r>
      <w:r w:rsidRPr="00772F3F">
        <w:t>. Edited by A. G. van der Valk. Iowa State University Press, Ames, IA, USA,</w:t>
      </w:r>
      <w:r w:rsidRPr="00772F3F">
        <w:rPr>
          <w:b/>
        </w:rPr>
        <w:t xml:space="preserve"> </w:t>
      </w:r>
      <w:r w:rsidRPr="00772F3F">
        <w:t>16-54.</w:t>
      </w:r>
    </w:p>
    <w:bookmarkEnd w:id="212"/>
    <w:p w:rsidR="00772F3F" w:rsidRPr="00772F3F" w:rsidRDefault="00772F3F" w:rsidP="00772F3F">
      <w:pPr>
        <w:pStyle w:val="EndNoteBibliography"/>
        <w:spacing w:after="0"/>
      </w:pPr>
    </w:p>
    <w:p w:rsidR="00772F3F" w:rsidRPr="00772F3F" w:rsidRDefault="00772F3F" w:rsidP="00772F3F">
      <w:pPr>
        <w:pStyle w:val="EndNoteBibliography"/>
      </w:pPr>
      <w:bookmarkStart w:id="213" w:name="_ENREF_166"/>
      <w:r w:rsidRPr="00772F3F">
        <w:t xml:space="preserve">Winter, T. C. and LaBaugh, J. W. 2003. Hydrologic considerations in defining isolated wetlands. </w:t>
      </w:r>
      <w:r w:rsidRPr="00772F3F">
        <w:rPr>
          <w:i/>
        </w:rPr>
        <w:t>Wetlands</w:t>
      </w:r>
      <w:r w:rsidRPr="00772F3F">
        <w:t>, Vol. 23, No. 3, 532-540.</w:t>
      </w:r>
    </w:p>
    <w:bookmarkEnd w:id="213"/>
    <w:p w:rsidR="00772F3F" w:rsidRPr="00772F3F" w:rsidRDefault="00772F3F" w:rsidP="00772F3F">
      <w:pPr>
        <w:pStyle w:val="EndNoteBibliography"/>
        <w:spacing w:after="0"/>
      </w:pPr>
    </w:p>
    <w:p w:rsidR="00772F3F" w:rsidRPr="00772F3F" w:rsidRDefault="00772F3F" w:rsidP="00772F3F">
      <w:pPr>
        <w:pStyle w:val="EndNoteBibliography"/>
      </w:pPr>
      <w:bookmarkStart w:id="214" w:name="_ENREF_167"/>
      <w:r w:rsidRPr="00772F3F">
        <w:t xml:space="preserve">Work, E. A., Jr. and Gilmer, D. S. 1976. Utilization of Satellite Data for Inventorying Prairie Ponds and Lakes. </w:t>
      </w:r>
      <w:r w:rsidRPr="00772F3F">
        <w:rPr>
          <w:i/>
        </w:rPr>
        <w:t>Photogrammetric Engineering and Remote Sensing</w:t>
      </w:r>
      <w:r w:rsidRPr="00772F3F">
        <w:t>, Vol. 42, No. 5, 685-694.</w:t>
      </w:r>
    </w:p>
    <w:bookmarkEnd w:id="214"/>
    <w:p w:rsidR="00772F3F" w:rsidRPr="00772F3F" w:rsidRDefault="00772F3F" w:rsidP="00772F3F">
      <w:pPr>
        <w:pStyle w:val="EndNoteBibliography"/>
        <w:spacing w:after="0"/>
      </w:pPr>
    </w:p>
    <w:p w:rsidR="00772F3F" w:rsidRPr="00772F3F" w:rsidRDefault="00772F3F" w:rsidP="00772F3F">
      <w:pPr>
        <w:pStyle w:val="EndNoteBibliography"/>
      </w:pPr>
      <w:bookmarkStart w:id="215" w:name="_ENREF_168"/>
      <w:r w:rsidRPr="00772F3F">
        <w:t xml:space="preserve">Work, E. A., Jr., Gilmer, D. S. and Klett, A. 1974. Utility of ERTS for Monitoring the Breeding Habitat of Migratory Waterfowl. In </w:t>
      </w:r>
      <w:r w:rsidRPr="00772F3F">
        <w:rPr>
          <w:i/>
        </w:rPr>
        <w:t xml:space="preserve">Proceedings of the Third Earth Resources Technology Satellite-1 Symposium, </w:t>
      </w:r>
      <w:r w:rsidRPr="00772F3F">
        <w:t>December 10-14, Washington, DC, USA. Edited by S. C. Freden, E. P. Mercanti and M. A. Becker. 1671-1685.</w:t>
      </w:r>
    </w:p>
    <w:bookmarkEnd w:id="215"/>
    <w:p w:rsidR="00772F3F" w:rsidRPr="00772F3F" w:rsidRDefault="00772F3F" w:rsidP="00772F3F">
      <w:pPr>
        <w:pStyle w:val="EndNoteBibliography"/>
        <w:spacing w:after="0"/>
      </w:pPr>
    </w:p>
    <w:p w:rsidR="00772F3F" w:rsidRPr="00772F3F" w:rsidRDefault="00772F3F" w:rsidP="00772F3F">
      <w:pPr>
        <w:pStyle w:val="EndNoteBibliography"/>
      </w:pPr>
      <w:bookmarkStart w:id="216" w:name="_ENREF_169"/>
      <w:r w:rsidRPr="00772F3F">
        <w:t xml:space="preserve">Yamaguchi, Y., Moriyama, T., Ishido, M. and Yamada, H. 2005. Four-component scattering model for polarimetric SAR image decomposition. </w:t>
      </w:r>
      <w:r w:rsidRPr="00772F3F">
        <w:rPr>
          <w:i/>
        </w:rPr>
        <w:t>IEEE Transactions on Geoscience and Remote Sensing</w:t>
      </w:r>
      <w:r w:rsidRPr="00772F3F">
        <w:t>, Vol. 43, No. 8, 1699-1706.</w:t>
      </w:r>
    </w:p>
    <w:bookmarkEnd w:id="216"/>
    <w:p w:rsidR="00772F3F" w:rsidRPr="00772F3F" w:rsidRDefault="00772F3F" w:rsidP="00772F3F">
      <w:pPr>
        <w:pStyle w:val="EndNoteBibliography"/>
        <w:spacing w:after="0"/>
      </w:pPr>
    </w:p>
    <w:p w:rsidR="00772F3F" w:rsidRPr="00772F3F" w:rsidRDefault="00772F3F" w:rsidP="00772F3F">
      <w:pPr>
        <w:pStyle w:val="EndNoteBibliography"/>
      </w:pPr>
      <w:bookmarkStart w:id="217" w:name="_ENREF_170"/>
      <w:r w:rsidRPr="00772F3F">
        <w:t xml:space="preserve">Yamaguchi, Y., Sato, A., Boerner, W. M., Sato, R. and Yamada, H. 2011. Four-Component Scattering Power Decomposition With Rotation of Coherency Matrix. </w:t>
      </w:r>
      <w:r w:rsidRPr="00772F3F">
        <w:rPr>
          <w:i/>
        </w:rPr>
        <w:t>IEEE Transactions on Geoscience and Remote Sensing</w:t>
      </w:r>
      <w:r w:rsidRPr="00772F3F">
        <w:t>, Vol. 49, No. 6, 2251-2258.</w:t>
      </w:r>
    </w:p>
    <w:bookmarkEnd w:id="217"/>
    <w:p w:rsidR="00772F3F" w:rsidRPr="00772F3F" w:rsidRDefault="00772F3F" w:rsidP="00772F3F">
      <w:pPr>
        <w:pStyle w:val="EndNoteBibliography"/>
        <w:spacing w:after="0"/>
      </w:pPr>
    </w:p>
    <w:p w:rsidR="00772F3F" w:rsidRPr="00772F3F" w:rsidRDefault="00772F3F" w:rsidP="00772F3F">
      <w:pPr>
        <w:pStyle w:val="EndNoteBibliography"/>
      </w:pPr>
      <w:bookmarkStart w:id="218" w:name="_ENREF_171"/>
      <w:r w:rsidRPr="00772F3F">
        <w:t xml:space="preserve">Zhang, D., Gersberg, R. M. and Keat, T. S. 2009. Constructed wetlands in China. </w:t>
      </w:r>
      <w:r w:rsidRPr="00772F3F">
        <w:rPr>
          <w:i/>
        </w:rPr>
        <w:t>Ecological Engineering</w:t>
      </w:r>
      <w:r w:rsidRPr="00772F3F">
        <w:t>, Vol. 35, No. 10, 1367-1378.</w:t>
      </w:r>
    </w:p>
    <w:bookmarkEnd w:id="218"/>
    <w:p w:rsidR="00772F3F" w:rsidRPr="00772F3F" w:rsidRDefault="00772F3F" w:rsidP="00772F3F">
      <w:pPr>
        <w:pStyle w:val="EndNoteBibliography"/>
        <w:spacing w:after="0"/>
      </w:pPr>
    </w:p>
    <w:p w:rsidR="00772F3F" w:rsidRPr="00772F3F" w:rsidRDefault="00772F3F" w:rsidP="00772F3F">
      <w:pPr>
        <w:pStyle w:val="EndNoteBibliography"/>
      </w:pPr>
      <w:bookmarkStart w:id="219" w:name="_ENREF_172"/>
      <w:r w:rsidRPr="00772F3F">
        <w:t xml:space="preserve">Zoltai, S. C. and Tarnocai, C. 1975. Perennially Frozen Peatlands in Western Arctic and Subarctic of Canada. </w:t>
      </w:r>
      <w:r w:rsidRPr="00772F3F">
        <w:rPr>
          <w:i/>
        </w:rPr>
        <w:t>Canadian Journal of Earth Sciences</w:t>
      </w:r>
      <w:r w:rsidRPr="00772F3F">
        <w:t>, Vol. 12, No. 1, 28-43.</w:t>
      </w:r>
    </w:p>
    <w:bookmarkEnd w:id="219"/>
    <w:p w:rsidR="00772F3F" w:rsidRPr="00772F3F" w:rsidRDefault="00772F3F" w:rsidP="00772F3F">
      <w:pPr>
        <w:pStyle w:val="EndNoteBibliography"/>
        <w:spacing w:after="0"/>
      </w:pPr>
    </w:p>
    <w:p w:rsidR="00772F3F" w:rsidRPr="00772F3F" w:rsidRDefault="00772F3F" w:rsidP="00772F3F">
      <w:pPr>
        <w:pStyle w:val="EndNoteBibliography"/>
      </w:pPr>
      <w:bookmarkStart w:id="220" w:name="_ENREF_173"/>
      <w:r w:rsidRPr="00772F3F">
        <w:t xml:space="preserve">Zwally, H. J., Schutz, B., Abdalati, W., Abshire, J., Bentley, C., Brenner, A., Bufton, J., Dezio, J., Hancock, D., Harding, D., Herring, T., Minster, B., Quinn, K., Palm, S., Spinhirne, J. and Thomas, R. 2002. ICESat's laser measurements of polar ice, atmosphere, ocean, and land. </w:t>
      </w:r>
      <w:r w:rsidRPr="00772F3F">
        <w:rPr>
          <w:i/>
        </w:rPr>
        <w:t>Journal of Geodynamics</w:t>
      </w:r>
      <w:r w:rsidRPr="00772F3F">
        <w:t>, Vol. 34, No. 3-4, 405-445.</w:t>
      </w:r>
    </w:p>
    <w:bookmarkEnd w:id="220"/>
    <w:p w:rsidR="00772F3F" w:rsidRPr="00772F3F" w:rsidRDefault="00772F3F" w:rsidP="00772F3F">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99C" w:rsidRDefault="0029099C" w:rsidP="00AB373D">
      <w:pPr>
        <w:spacing w:line="240" w:lineRule="auto"/>
      </w:pPr>
      <w:r>
        <w:separator/>
      </w:r>
    </w:p>
  </w:endnote>
  <w:endnote w:type="continuationSeparator" w:id="0">
    <w:p w:rsidR="0029099C" w:rsidRDefault="0029099C"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772F3F" w:rsidRDefault="00772F3F">
        <w:pPr>
          <w:pStyle w:val="Footer"/>
          <w:jc w:val="right"/>
        </w:pPr>
        <w:r>
          <w:fldChar w:fldCharType="begin"/>
        </w:r>
        <w:r>
          <w:instrText xml:space="preserve"> PAGE   \* MERGEFORMAT </w:instrText>
        </w:r>
        <w:r>
          <w:fldChar w:fldCharType="separate"/>
        </w:r>
        <w:r w:rsidR="00E30180">
          <w:rPr>
            <w:noProof/>
          </w:rPr>
          <w:t>38</w:t>
        </w:r>
        <w:r>
          <w:fldChar w:fldCharType="end"/>
        </w:r>
      </w:p>
    </w:sdtContent>
  </w:sdt>
  <w:p w:rsidR="00772F3F" w:rsidRDefault="00772F3F"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99C" w:rsidRDefault="0029099C" w:rsidP="00AB373D">
      <w:pPr>
        <w:spacing w:line="240" w:lineRule="auto"/>
      </w:pPr>
      <w:r>
        <w:separator/>
      </w:r>
    </w:p>
  </w:footnote>
  <w:footnote w:type="continuationSeparator" w:id="0">
    <w:p w:rsidR="0029099C" w:rsidRDefault="0029099C"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8"/>
  </w:num>
  <w:num w:numId="5">
    <w:abstractNumId w:val="6"/>
  </w:num>
  <w:num w:numId="6">
    <w:abstractNumId w:val="2"/>
  </w:num>
  <w:num w:numId="7">
    <w:abstractNumId w:val="1"/>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record-ids&gt;&lt;/item&gt;&lt;/Libraries&gt;"/>
  </w:docVars>
  <w:rsids>
    <w:rsidRoot w:val="009F4491"/>
    <w:rsid w:val="000014B1"/>
    <w:rsid w:val="000032EB"/>
    <w:rsid w:val="00004661"/>
    <w:rsid w:val="00004D48"/>
    <w:rsid w:val="000058DD"/>
    <w:rsid w:val="00005C91"/>
    <w:rsid w:val="000073DB"/>
    <w:rsid w:val="00007C1B"/>
    <w:rsid w:val="0001245D"/>
    <w:rsid w:val="00014840"/>
    <w:rsid w:val="00017215"/>
    <w:rsid w:val="0001732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5A9A"/>
    <w:rsid w:val="0022761B"/>
    <w:rsid w:val="00232558"/>
    <w:rsid w:val="002427AF"/>
    <w:rsid w:val="00243ACB"/>
    <w:rsid w:val="00250B85"/>
    <w:rsid w:val="002531CD"/>
    <w:rsid w:val="00253217"/>
    <w:rsid w:val="002638DF"/>
    <w:rsid w:val="00276016"/>
    <w:rsid w:val="00277894"/>
    <w:rsid w:val="00283BFA"/>
    <w:rsid w:val="0028464D"/>
    <w:rsid w:val="00284DBA"/>
    <w:rsid w:val="0029099C"/>
    <w:rsid w:val="00291471"/>
    <w:rsid w:val="00292E2C"/>
    <w:rsid w:val="0029711E"/>
    <w:rsid w:val="0029757C"/>
    <w:rsid w:val="002A6064"/>
    <w:rsid w:val="002A6A0F"/>
    <w:rsid w:val="002B006E"/>
    <w:rsid w:val="002B1098"/>
    <w:rsid w:val="002C58E6"/>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30DC0"/>
    <w:rsid w:val="00336130"/>
    <w:rsid w:val="00337C30"/>
    <w:rsid w:val="003421C3"/>
    <w:rsid w:val="00347BE0"/>
    <w:rsid w:val="00351A60"/>
    <w:rsid w:val="0036117A"/>
    <w:rsid w:val="00362EFE"/>
    <w:rsid w:val="003667BA"/>
    <w:rsid w:val="0036764C"/>
    <w:rsid w:val="003751A5"/>
    <w:rsid w:val="003765C5"/>
    <w:rsid w:val="00376616"/>
    <w:rsid w:val="00381593"/>
    <w:rsid w:val="003918A1"/>
    <w:rsid w:val="00393635"/>
    <w:rsid w:val="00397D4D"/>
    <w:rsid w:val="003A765F"/>
    <w:rsid w:val="003B1E9E"/>
    <w:rsid w:val="003B4200"/>
    <w:rsid w:val="003C2DEC"/>
    <w:rsid w:val="003C458C"/>
    <w:rsid w:val="003D339A"/>
    <w:rsid w:val="003D67EA"/>
    <w:rsid w:val="003D785B"/>
    <w:rsid w:val="003E0C5E"/>
    <w:rsid w:val="003E1048"/>
    <w:rsid w:val="003F34F6"/>
    <w:rsid w:val="004014D7"/>
    <w:rsid w:val="0041132C"/>
    <w:rsid w:val="00432D6D"/>
    <w:rsid w:val="00433A6D"/>
    <w:rsid w:val="00435973"/>
    <w:rsid w:val="0043691A"/>
    <w:rsid w:val="00441DA0"/>
    <w:rsid w:val="004435A5"/>
    <w:rsid w:val="00444534"/>
    <w:rsid w:val="00456F20"/>
    <w:rsid w:val="00465E95"/>
    <w:rsid w:val="00467F1B"/>
    <w:rsid w:val="00475CDD"/>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6C54"/>
    <w:rsid w:val="00551EDD"/>
    <w:rsid w:val="00553BD3"/>
    <w:rsid w:val="005547B7"/>
    <w:rsid w:val="00555CF2"/>
    <w:rsid w:val="005635A4"/>
    <w:rsid w:val="0056490E"/>
    <w:rsid w:val="005653FA"/>
    <w:rsid w:val="0057064D"/>
    <w:rsid w:val="005743E6"/>
    <w:rsid w:val="005768CB"/>
    <w:rsid w:val="0057706F"/>
    <w:rsid w:val="00585CBF"/>
    <w:rsid w:val="00594011"/>
    <w:rsid w:val="005A2261"/>
    <w:rsid w:val="005A2CB8"/>
    <w:rsid w:val="005A3E7A"/>
    <w:rsid w:val="005A408E"/>
    <w:rsid w:val="005A752F"/>
    <w:rsid w:val="005A761F"/>
    <w:rsid w:val="005A7840"/>
    <w:rsid w:val="005A7BD3"/>
    <w:rsid w:val="005B1D66"/>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70AFE"/>
    <w:rsid w:val="00681FB5"/>
    <w:rsid w:val="00682725"/>
    <w:rsid w:val="00683BB9"/>
    <w:rsid w:val="00686175"/>
    <w:rsid w:val="00687A7E"/>
    <w:rsid w:val="00695723"/>
    <w:rsid w:val="006A2F2D"/>
    <w:rsid w:val="006A50B8"/>
    <w:rsid w:val="006B2917"/>
    <w:rsid w:val="006C092D"/>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70D5"/>
    <w:rsid w:val="00710573"/>
    <w:rsid w:val="007208FE"/>
    <w:rsid w:val="00721E55"/>
    <w:rsid w:val="00721FE3"/>
    <w:rsid w:val="007253C9"/>
    <w:rsid w:val="00726471"/>
    <w:rsid w:val="007330DF"/>
    <w:rsid w:val="007331D5"/>
    <w:rsid w:val="00733DA0"/>
    <w:rsid w:val="007364A1"/>
    <w:rsid w:val="00736B26"/>
    <w:rsid w:val="00750F5C"/>
    <w:rsid w:val="00753671"/>
    <w:rsid w:val="00755D02"/>
    <w:rsid w:val="00760DE4"/>
    <w:rsid w:val="00760EDE"/>
    <w:rsid w:val="00765372"/>
    <w:rsid w:val="00765374"/>
    <w:rsid w:val="007666FD"/>
    <w:rsid w:val="00767EF5"/>
    <w:rsid w:val="00772F3F"/>
    <w:rsid w:val="00776BED"/>
    <w:rsid w:val="007772AC"/>
    <w:rsid w:val="007917DB"/>
    <w:rsid w:val="00792FF3"/>
    <w:rsid w:val="007A3295"/>
    <w:rsid w:val="007A7819"/>
    <w:rsid w:val="007A78DD"/>
    <w:rsid w:val="007B1530"/>
    <w:rsid w:val="007B5364"/>
    <w:rsid w:val="007B53BB"/>
    <w:rsid w:val="007B5D6C"/>
    <w:rsid w:val="007B5F8B"/>
    <w:rsid w:val="007D2200"/>
    <w:rsid w:val="007D40A9"/>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3DF"/>
    <w:rsid w:val="008D3521"/>
    <w:rsid w:val="008D7523"/>
    <w:rsid w:val="008E1032"/>
    <w:rsid w:val="008F21AD"/>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7F3A"/>
    <w:rsid w:val="009C00A7"/>
    <w:rsid w:val="009C1A02"/>
    <w:rsid w:val="009C57D9"/>
    <w:rsid w:val="009D36D5"/>
    <w:rsid w:val="009D5A52"/>
    <w:rsid w:val="009D615D"/>
    <w:rsid w:val="009D6BC5"/>
    <w:rsid w:val="009E078C"/>
    <w:rsid w:val="009F202A"/>
    <w:rsid w:val="009F4491"/>
    <w:rsid w:val="009F64DA"/>
    <w:rsid w:val="00A10264"/>
    <w:rsid w:val="00A14AA3"/>
    <w:rsid w:val="00A16CCC"/>
    <w:rsid w:val="00A269A6"/>
    <w:rsid w:val="00A32838"/>
    <w:rsid w:val="00A3547D"/>
    <w:rsid w:val="00A405CA"/>
    <w:rsid w:val="00A45AA0"/>
    <w:rsid w:val="00A514B8"/>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E551A"/>
    <w:rsid w:val="00AF00C0"/>
    <w:rsid w:val="00AF230F"/>
    <w:rsid w:val="00AF3689"/>
    <w:rsid w:val="00AF5F5D"/>
    <w:rsid w:val="00B03728"/>
    <w:rsid w:val="00B045E7"/>
    <w:rsid w:val="00B06BDB"/>
    <w:rsid w:val="00B10C03"/>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C00A81"/>
    <w:rsid w:val="00C01956"/>
    <w:rsid w:val="00C01CA0"/>
    <w:rsid w:val="00C05307"/>
    <w:rsid w:val="00C12FD9"/>
    <w:rsid w:val="00C16D27"/>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94606"/>
    <w:rsid w:val="00CA1876"/>
    <w:rsid w:val="00CA2E98"/>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6FA"/>
    <w:rsid w:val="00D15214"/>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5ABA"/>
    <w:rsid w:val="00D86093"/>
    <w:rsid w:val="00D90CFC"/>
    <w:rsid w:val="00D91131"/>
    <w:rsid w:val="00D95B99"/>
    <w:rsid w:val="00D970BD"/>
    <w:rsid w:val="00DA0B09"/>
    <w:rsid w:val="00DA3A3F"/>
    <w:rsid w:val="00DA487A"/>
    <w:rsid w:val="00DA4BE6"/>
    <w:rsid w:val="00DA59DC"/>
    <w:rsid w:val="00DA6F7B"/>
    <w:rsid w:val="00DB02EC"/>
    <w:rsid w:val="00DB2268"/>
    <w:rsid w:val="00DB5ED1"/>
    <w:rsid w:val="00DC0C79"/>
    <w:rsid w:val="00DC2E19"/>
    <w:rsid w:val="00DC49C6"/>
    <w:rsid w:val="00DC7D7C"/>
    <w:rsid w:val="00DC7F8B"/>
    <w:rsid w:val="00DD124A"/>
    <w:rsid w:val="00DD5A0A"/>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18A"/>
    <w:rsid w:val="00F2490C"/>
    <w:rsid w:val="00F32766"/>
    <w:rsid w:val="00F33D94"/>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32</TotalTime>
  <Pages>46</Pages>
  <Words>43454</Words>
  <Characters>247692</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45</cp:revision>
  <dcterms:created xsi:type="dcterms:W3CDTF">2017-09-11T21:06:00Z</dcterms:created>
  <dcterms:modified xsi:type="dcterms:W3CDTF">2017-09-18T21:02:00Z</dcterms:modified>
</cp:coreProperties>
</file>